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0A58"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19</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lastRenderedPageBreak/>
        <w:t>201</w:t>
      </w:r>
      <w:r w:rsidR="003620C0">
        <w:rPr>
          <w:rFonts w:cs="Times New Roman"/>
          <w:szCs w:val="24"/>
        </w:rPr>
        <w:t>9</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Pr="002B2829" w:rsidRDefault="00A41A6D" w:rsidP="0099743A">
      <w:pPr>
        <w:jc w:val="center"/>
        <w:rPr>
          <w:rFonts w:cs="Times New Roman"/>
          <w:szCs w:val="24"/>
        </w:rPr>
      </w:pPr>
    </w:p>
    <w:p w:rsidR="005F1743" w:rsidRPr="002B2829" w:rsidRDefault="00F67539" w:rsidP="005B70D0">
      <w:pPr>
        <w:spacing w:line="240" w:lineRule="auto"/>
        <w:rPr>
          <w:rFonts w:cs="Times New Roman"/>
          <w:szCs w:val="24"/>
        </w:rPr>
      </w:pPr>
      <w:r w:rsidRPr="002B2829">
        <w:rPr>
          <w:rFonts w:cs="Times New Roman"/>
          <w:szCs w:val="24"/>
        </w:rPr>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rPr>
          <w:rFonts w:cs="Times New Roman"/>
          <w:szCs w:val="24"/>
        </w:rPr>
        <w:t>implementação</w:t>
      </w:r>
      <w:proofErr w:type="gramEnd"/>
      <w:r w:rsidRPr="002B2829">
        <w:rPr>
          <w:rFonts w:cs="Times New Roman"/>
          <w:szCs w:val="24"/>
        </w:rPr>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w:t>
      </w:r>
      <w:proofErr w:type="spellStart"/>
      <w:r w:rsidRPr="002B2829">
        <w:rPr>
          <w:rFonts w:cs="Times New Roman"/>
          <w:szCs w:val="24"/>
        </w:rPr>
        <w:t>d</w:t>
      </w:r>
      <w:r w:rsidR="00067EDF">
        <w:rPr>
          <w:rFonts w:cs="Times New Roman"/>
          <w:szCs w:val="24"/>
        </w:rPr>
        <w:t>e</w:t>
      </w:r>
      <w:del w:id="2" w:author="glaubergad" w:date="2019-03-04T20:21:00Z">
        <w:r w:rsidRPr="002B2829" w:rsidDel="00206BC6">
          <w:rPr>
            <w:rFonts w:cs="Times New Roman"/>
            <w:szCs w:val="24"/>
          </w:rPr>
          <w:delText>os padrões de projeto para</w:delText>
        </w:r>
      </w:del>
      <w:ins w:id="3" w:author="glaubergad" w:date="2019-03-04T20:21:00Z">
        <w:r w:rsidR="00206BC6">
          <w:rPr>
            <w:rFonts w:cs="Times New Roman"/>
            <w:szCs w:val="24"/>
          </w:rPr>
          <w:t>e</w:t>
        </w:r>
        <w:proofErr w:type="spellEnd"/>
        <w:r w:rsidR="00206BC6">
          <w:rPr>
            <w:rFonts w:cs="Times New Roman"/>
            <w:szCs w:val="24"/>
          </w:rPr>
          <w:t xml:space="preserve"> reuso de software e</w:t>
        </w:r>
      </w:ins>
      <w:r w:rsidRPr="002B2829">
        <w:rPr>
          <w:rFonts w:cs="Times New Roman"/>
          <w:szCs w:val="24"/>
        </w:rPr>
        <w:t xml:space="preserve"> geração de código fonte, mais especificamente focado no desenvolvimento de camada de apresentação de dados </w:t>
      </w:r>
      <w:del w:id="4" w:author="glaubergad" w:date="2019-03-04T20:21:00Z">
        <w:r w:rsidRPr="002B2829" w:rsidDel="00206BC6">
          <w:rPr>
            <w:rFonts w:cs="Times New Roman"/>
            <w:szCs w:val="24"/>
          </w:rPr>
          <w:delText xml:space="preserve">tabulados </w:delText>
        </w:r>
      </w:del>
      <w:r w:rsidR="00E034AB" w:rsidRPr="002B2829">
        <w:rPr>
          <w:rFonts w:cs="Times New Roman"/>
          <w:szCs w:val="24"/>
        </w:rPr>
        <w:t>em formato gráfico, a que chamamos comumente de Dashboards.</w:t>
      </w:r>
      <w:r w:rsidRPr="002B2829">
        <w:rPr>
          <w:rFonts w:cs="Times New Roman"/>
          <w:szCs w:val="24"/>
        </w:rPr>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 de dados, dashboards, geradores de código.</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Pr="002B2829" w:rsidRDefault="00145C67" w:rsidP="0099743A">
      <w:pPr>
        <w:jc w:val="center"/>
        <w:rPr>
          <w:rFonts w:cs="Times New Roman"/>
          <w:b/>
          <w:szCs w:val="24"/>
        </w:rPr>
      </w:pPr>
    </w:p>
    <w:p w:rsidR="00145C67" w:rsidRPr="002B2829" w:rsidRDefault="00E034AB" w:rsidP="00145C67">
      <w:pPr>
        <w:spacing w:line="240" w:lineRule="auto"/>
        <w:rPr>
          <w:rFonts w:cs="Times New Roman"/>
          <w:szCs w:val="24"/>
        </w:rPr>
      </w:pPr>
      <w:r w:rsidRPr="002B2829">
        <w:rPr>
          <w:rFonts w:cs="Times New Roman"/>
          <w:szCs w:val="24"/>
        </w:rPr>
        <w:t xml:space="preserve">In </w:t>
      </w:r>
      <w:proofErr w:type="spellStart"/>
      <w:r w:rsidRPr="002B2829">
        <w:rPr>
          <w:rFonts w:cs="Times New Roman"/>
          <w:szCs w:val="24"/>
        </w:rPr>
        <w:t>actual</w:t>
      </w:r>
      <w:proofErr w:type="spellEnd"/>
      <w:r w:rsidRPr="002B2829">
        <w:rPr>
          <w:rFonts w:cs="Times New Roman"/>
          <w:szCs w:val="24"/>
        </w:rPr>
        <w:t xml:space="preserve"> world </w:t>
      </w:r>
      <w:proofErr w:type="spellStart"/>
      <w:r w:rsidRPr="002B2829">
        <w:rPr>
          <w:rFonts w:cs="Times New Roman"/>
          <w:szCs w:val="24"/>
        </w:rPr>
        <w:t>scenar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digital systems </w:t>
      </w:r>
      <w:proofErr w:type="spellStart"/>
      <w:r w:rsidRPr="002B2829">
        <w:rPr>
          <w:rFonts w:cs="Times New Roman"/>
          <w:szCs w:val="24"/>
        </w:rPr>
        <w:t>demand</w:t>
      </w:r>
      <w:proofErr w:type="spellEnd"/>
      <w:r w:rsidRPr="002B2829">
        <w:rPr>
          <w:rFonts w:cs="Times New Roman"/>
          <w:szCs w:val="24"/>
        </w:rPr>
        <w:t xml:space="preserve"> </w:t>
      </w:r>
      <w:proofErr w:type="spellStart"/>
      <w:r w:rsidRPr="002B2829">
        <w:rPr>
          <w:rFonts w:cs="Times New Roman"/>
          <w:szCs w:val="24"/>
        </w:rPr>
        <w:t>grows</w:t>
      </w:r>
      <w:proofErr w:type="spellEnd"/>
      <w:r w:rsidRPr="002B2829">
        <w:rPr>
          <w:rFonts w:cs="Times New Roman"/>
          <w:szCs w:val="24"/>
        </w:rPr>
        <w:t xml:space="preserve"> </w:t>
      </w:r>
      <w:proofErr w:type="spellStart"/>
      <w:r w:rsidRPr="002B2829">
        <w:rPr>
          <w:rFonts w:cs="Times New Roman"/>
          <w:szCs w:val="24"/>
        </w:rPr>
        <w:t>constantly</w:t>
      </w:r>
      <w:proofErr w:type="spellEnd"/>
      <w:r w:rsidRPr="002B2829">
        <w:rPr>
          <w:rFonts w:cs="Times New Roman"/>
          <w:szCs w:val="24"/>
        </w:rPr>
        <w:t xml:space="preserve">, </w:t>
      </w:r>
      <w:proofErr w:type="spellStart"/>
      <w:r w:rsidRPr="002B2829">
        <w:rPr>
          <w:rFonts w:cs="Times New Roman"/>
          <w:szCs w:val="24"/>
        </w:rPr>
        <w:t>needing</w:t>
      </w:r>
      <w:proofErr w:type="spellEnd"/>
      <w:r w:rsidRPr="002B2829">
        <w:rPr>
          <w:rFonts w:cs="Times New Roman"/>
          <w:szCs w:val="24"/>
        </w:rPr>
        <w:t xml:space="preserve"> </w:t>
      </w:r>
      <w:proofErr w:type="spellStart"/>
      <w:r w:rsidRPr="002B2829">
        <w:rPr>
          <w:rFonts w:cs="Times New Roman"/>
          <w:szCs w:val="24"/>
        </w:rPr>
        <w:t>compliance</w:t>
      </w:r>
      <w:proofErr w:type="spellEnd"/>
      <w:r w:rsidRPr="002B2829">
        <w:rPr>
          <w:rFonts w:cs="Times New Roman"/>
          <w:szCs w:val="24"/>
        </w:rPr>
        <w:t xml:space="preserve"> </w:t>
      </w:r>
      <w:proofErr w:type="spellStart"/>
      <w:r w:rsidRPr="002B2829">
        <w:rPr>
          <w:rFonts w:cs="Times New Roman"/>
          <w:szCs w:val="24"/>
        </w:rPr>
        <w:t>with</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efficient</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new </w:t>
      </w:r>
      <w:proofErr w:type="spellStart"/>
      <w:proofErr w:type="gramStart"/>
      <w:r w:rsidR="009E32CC">
        <w:rPr>
          <w:rFonts w:cs="Times New Roman"/>
          <w:szCs w:val="24"/>
        </w:rPr>
        <w:t>t</w:t>
      </w:r>
      <w:r w:rsidRPr="002B2829">
        <w:rPr>
          <w:rFonts w:cs="Times New Roman"/>
          <w:szCs w:val="24"/>
        </w:rPr>
        <w:t>echnologies</w:t>
      </w:r>
      <w:proofErr w:type="spellEnd"/>
      <w:proofErr w:type="gram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use </w:t>
      </w:r>
      <w:proofErr w:type="spellStart"/>
      <w:r w:rsidRPr="002B2829">
        <w:rPr>
          <w:rFonts w:cs="Times New Roman"/>
          <w:szCs w:val="24"/>
        </w:rPr>
        <w:t>of</w:t>
      </w:r>
      <w:proofErr w:type="spellEnd"/>
      <w:r w:rsidRPr="002B2829">
        <w:rPr>
          <w:rFonts w:cs="Times New Roman"/>
          <w:szCs w:val="24"/>
        </w:rPr>
        <w:t xml:space="preserve"> software </w:t>
      </w:r>
      <w:proofErr w:type="spellStart"/>
      <w:r w:rsidRPr="002B2829">
        <w:rPr>
          <w:rFonts w:cs="Times New Roman"/>
          <w:szCs w:val="24"/>
        </w:rPr>
        <w:t>development</w:t>
      </w:r>
      <w:proofErr w:type="spellEnd"/>
      <w:r w:rsidRPr="002B2829">
        <w:rPr>
          <w:rFonts w:cs="Times New Roman"/>
          <w:szCs w:val="24"/>
        </w:rPr>
        <w:t xml:space="preserve"> tools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speeds</w:t>
      </w:r>
      <w:proofErr w:type="spellEnd"/>
      <w:r w:rsidRPr="002B2829">
        <w:rPr>
          <w:rFonts w:cs="Times New Roman"/>
          <w:szCs w:val="24"/>
        </w:rPr>
        <w:t xml:space="preserve"> </w:t>
      </w:r>
      <w:proofErr w:type="spellStart"/>
      <w:r w:rsidRPr="002B2829">
        <w:rPr>
          <w:rFonts w:cs="Times New Roman"/>
          <w:szCs w:val="24"/>
        </w:rPr>
        <w:t>up</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applications</w:t>
      </w:r>
      <w:proofErr w:type="spellEnd"/>
      <w:r w:rsidRPr="002B2829">
        <w:rPr>
          <w:rFonts w:cs="Times New Roman"/>
          <w:szCs w:val="24"/>
        </w:rPr>
        <w:t xml:space="preserve"> </w:t>
      </w:r>
      <w:proofErr w:type="spellStart"/>
      <w:r w:rsidRPr="002B2829">
        <w:rPr>
          <w:rFonts w:cs="Times New Roman"/>
          <w:szCs w:val="24"/>
        </w:rPr>
        <w:t>deployment</w:t>
      </w:r>
      <w:proofErr w:type="spellEnd"/>
      <w:r w:rsidRPr="002B2829">
        <w:rPr>
          <w:rFonts w:cs="Times New Roman"/>
          <w:szCs w:val="24"/>
        </w:rPr>
        <w:t xml:space="preserve"> in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shortest</w:t>
      </w:r>
      <w:proofErr w:type="spellEnd"/>
      <w:r w:rsidRPr="002B2829">
        <w:rPr>
          <w:rFonts w:cs="Times New Roman"/>
          <w:szCs w:val="24"/>
        </w:rPr>
        <w:t xml:space="preserve"> schedule. In software </w:t>
      </w:r>
      <w:proofErr w:type="spellStart"/>
      <w:r w:rsidRPr="002B2829">
        <w:rPr>
          <w:rFonts w:cs="Times New Roman"/>
          <w:szCs w:val="24"/>
        </w:rPr>
        <w:t>development</w:t>
      </w:r>
      <w:proofErr w:type="spellEnd"/>
      <w:r w:rsidRPr="002B2829">
        <w:rPr>
          <w:rFonts w:cs="Times New Roman"/>
          <w:szCs w:val="24"/>
        </w:rPr>
        <w:t xml:space="preserve">, </w:t>
      </w:r>
      <w:proofErr w:type="spellStart"/>
      <w:r w:rsidRPr="002B2829">
        <w:rPr>
          <w:rFonts w:cs="Times New Roman"/>
          <w:szCs w:val="24"/>
        </w:rPr>
        <w:t>language</w:t>
      </w:r>
      <w:proofErr w:type="spellEnd"/>
      <w:r w:rsidRPr="002B2829">
        <w:rPr>
          <w:rFonts w:cs="Times New Roman"/>
          <w:szCs w:val="24"/>
        </w:rPr>
        <w:t xml:space="preserve"> </w:t>
      </w:r>
      <w:proofErr w:type="spellStart"/>
      <w:r w:rsidRPr="002B2829">
        <w:rPr>
          <w:rFonts w:cs="Times New Roman"/>
          <w:szCs w:val="24"/>
        </w:rPr>
        <w:t>independently</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nee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large</w:t>
      </w:r>
      <w:proofErr w:type="spellEnd"/>
      <w:r w:rsidRPr="002B2829">
        <w:rPr>
          <w:rFonts w:cs="Times New Roman"/>
          <w:szCs w:val="24"/>
        </w:rPr>
        <w:t xml:space="preserve"> </w:t>
      </w:r>
      <w:proofErr w:type="spellStart"/>
      <w:r w:rsidRPr="002B2829">
        <w:rPr>
          <w:rFonts w:cs="Times New Roman"/>
          <w:szCs w:val="24"/>
        </w:rPr>
        <w:t>and</w:t>
      </w:r>
      <w:proofErr w:type="spellEnd"/>
      <w:r w:rsidRPr="002B2829">
        <w:rPr>
          <w:rFonts w:cs="Times New Roman"/>
          <w:szCs w:val="24"/>
        </w:rPr>
        <w:t xml:space="preserve"> </w:t>
      </w:r>
      <w:proofErr w:type="spellStart"/>
      <w:r w:rsidRPr="002B2829">
        <w:rPr>
          <w:rFonts w:cs="Times New Roman"/>
          <w:szCs w:val="24"/>
        </w:rPr>
        <w:t>complex</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recurrently</w:t>
      </w:r>
      <w:proofErr w:type="spellEnd"/>
      <w:r w:rsidRPr="002B2829">
        <w:rPr>
          <w:rFonts w:cs="Times New Roman"/>
          <w:szCs w:val="24"/>
        </w:rPr>
        <w:t xml:space="preserve"> </w:t>
      </w:r>
      <w:proofErr w:type="spellStart"/>
      <w:r w:rsidRPr="002B2829">
        <w:rPr>
          <w:rFonts w:cs="Times New Roman"/>
          <w:szCs w:val="24"/>
        </w:rPr>
        <w:t>it’s</w:t>
      </w:r>
      <w:proofErr w:type="spellEnd"/>
      <w:r w:rsidRPr="002B2829">
        <w:rPr>
          <w:rFonts w:cs="Times New Roman"/>
          <w:szCs w:val="24"/>
        </w:rPr>
        <w:t xml:space="preserve"> usual </w:t>
      </w:r>
      <w:proofErr w:type="spellStart"/>
      <w:r w:rsidRPr="002B2829">
        <w:rPr>
          <w:rFonts w:cs="Times New Roman"/>
          <w:szCs w:val="24"/>
        </w:rPr>
        <w:t>to</w:t>
      </w:r>
      <w:proofErr w:type="spellEnd"/>
      <w:r w:rsidRPr="002B2829">
        <w:rPr>
          <w:rFonts w:cs="Times New Roman"/>
          <w:szCs w:val="24"/>
        </w:rPr>
        <w:t xml:space="preserve"> IT </w:t>
      </w:r>
      <w:proofErr w:type="spellStart"/>
      <w:r w:rsidRPr="002B2829">
        <w:rPr>
          <w:rFonts w:cs="Times New Roman"/>
          <w:szCs w:val="24"/>
        </w:rPr>
        <w:t>professionals</w:t>
      </w:r>
      <w:proofErr w:type="spellEnd"/>
      <w:r w:rsidRPr="002B2829">
        <w:rPr>
          <w:rFonts w:cs="Times New Roman"/>
          <w:szCs w:val="24"/>
        </w:rPr>
        <w:t xml:space="preserve"> </w:t>
      </w:r>
      <w:proofErr w:type="spellStart"/>
      <w:proofErr w:type="gramStart"/>
      <w:r w:rsidR="009E32CC">
        <w:rPr>
          <w:rFonts w:cs="Times New Roman"/>
          <w:szCs w:val="24"/>
        </w:rPr>
        <w:t>day</w:t>
      </w:r>
      <w:proofErr w:type="spellEnd"/>
      <w:proofErr w:type="gramEnd"/>
      <w:r w:rsidR="009E32CC">
        <w:rPr>
          <w:rFonts w:cs="Times New Roman"/>
          <w:szCs w:val="24"/>
        </w:rPr>
        <w:t xml:space="preserve"> </w:t>
      </w:r>
      <w:proofErr w:type="spellStart"/>
      <w:r w:rsidR="009E32CC">
        <w:rPr>
          <w:rFonts w:cs="Times New Roman"/>
          <w:szCs w:val="24"/>
        </w:rPr>
        <w:t>by</w:t>
      </w:r>
      <w:proofErr w:type="spellEnd"/>
      <w:r w:rsidR="009E32CC">
        <w:rPr>
          <w:rFonts w:cs="Times New Roman"/>
          <w:szCs w:val="24"/>
        </w:rPr>
        <w:t xml:space="preserve"> </w:t>
      </w:r>
      <w:proofErr w:type="spellStart"/>
      <w:r w:rsidR="009E32CC">
        <w:rPr>
          <w:rFonts w:cs="Times New Roman"/>
          <w:szCs w:val="24"/>
        </w:rPr>
        <w:t>day</w:t>
      </w:r>
      <w:proofErr w:type="spellEnd"/>
      <w:r w:rsidRPr="002B2829">
        <w:rPr>
          <w:rFonts w:cs="Times New Roman"/>
          <w:szCs w:val="24"/>
        </w:rPr>
        <w:t xml:space="preserve">, </w:t>
      </w:r>
      <w:proofErr w:type="spellStart"/>
      <w:r w:rsidRPr="002B2829">
        <w:rPr>
          <w:rFonts w:cs="Times New Roman"/>
          <w:szCs w:val="24"/>
        </w:rPr>
        <w:t>so</w:t>
      </w:r>
      <w:proofErr w:type="spellEnd"/>
      <w:r w:rsidRPr="002B2829">
        <w:rPr>
          <w:rFonts w:cs="Times New Roman"/>
          <w:szCs w:val="24"/>
        </w:rPr>
        <w:t xml:space="preserve"> </w:t>
      </w:r>
      <w:proofErr w:type="spellStart"/>
      <w:r w:rsidRPr="002B2829">
        <w:rPr>
          <w:rFonts w:cs="Times New Roman"/>
          <w:szCs w:val="24"/>
        </w:rPr>
        <w:t>any</w:t>
      </w:r>
      <w:proofErr w:type="spellEnd"/>
      <w:r w:rsidRPr="002B2829">
        <w:rPr>
          <w:rFonts w:cs="Times New Roman"/>
          <w:szCs w:val="24"/>
        </w:rPr>
        <w:t xml:space="preserve"> tool </w:t>
      </w:r>
      <w:proofErr w:type="spellStart"/>
      <w:r w:rsidRPr="002B2829">
        <w:rPr>
          <w:rFonts w:cs="Times New Roman"/>
          <w:szCs w:val="24"/>
        </w:rPr>
        <w:t>that</w:t>
      </w:r>
      <w:proofErr w:type="spellEnd"/>
      <w:r w:rsidRPr="002B2829">
        <w:rPr>
          <w:rFonts w:cs="Times New Roman"/>
          <w:szCs w:val="24"/>
        </w:rPr>
        <w:t xml:space="preserve"> </w:t>
      </w:r>
      <w:proofErr w:type="spellStart"/>
      <w:r w:rsidRPr="002B2829">
        <w:rPr>
          <w:rFonts w:cs="Times New Roman"/>
          <w:szCs w:val="24"/>
        </w:rPr>
        <w:t>reduces</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w:t>
      </w:r>
      <w:proofErr w:type="spellStart"/>
      <w:r w:rsidRPr="002B2829">
        <w:rPr>
          <w:rFonts w:cs="Times New Roman"/>
          <w:szCs w:val="24"/>
        </w:rPr>
        <w:t>workload</w:t>
      </w:r>
      <w:proofErr w:type="spellEnd"/>
      <w:r w:rsidRPr="002B2829">
        <w:rPr>
          <w:rFonts w:cs="Times New Roman"/>
          <w:szCs w:val="24"/>
        </w:rPr>
        <w:t xml:space="preserv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standarized</w:t>
      </w:r>
      <w:proofErr w:type="spellEnd"/>
      <w:r w:rsidRPr="002B2829">
        <w:rPr>
          <w:rFonts w:cs="Times New Roman"/>
          <w:szCs w:val="24"/>
        </w:rPr>
        <w:t xml:space="preserve"> </w:t>
      </w:r>
      <w:proofErr w:type="spellStart"/>
      <w:r w:rsidRPr="002B2829">
        <w:rPr>
          <w:rFonts w:cs="Times New Roman"/>
          <w:szCs w:val="24"/>
        </w:rPr>
        <w:t>blocks</w:t>
      </w:r>
      <w:proofErr w:type="spellEnd"/>
      <w:r w:rsidRPr="002B2829">
        <w:rPr>
          <w:rFonts w:cs="Times New Roman"/>
          <w:szCs w:val="24"/>
        </w:rPr>
        <w:t xml:space="preserve"> </w:t>
      </w:r>
      <w:proofErr w:type="spellStart"/>
      <w:r w:rsidRPr="002B2829">
        <w:rPr>
          <w:rFonts w:cs="Times New Roman"/>
          <w:szCs w:val="24"/>
        </w:rPr>
        <w:t>can</w:t>
      </w:r>
      <w:proofErr w:type="spellEnd"/>
      <w:r w:rsidRPr="002B2829">
        <w:rPr>
          <w:rFonts w:cs="Times New Roman"/>
          <w:szCs w:val="24"/>
        </w:rPr>
        <w:t xml:space="preserve"> </w:t>
      </w:r>
      <w:proofErr w:type="spellStart"/>
      <w:r w:rsidRPr="002B2829">
        <w:rPr>
          <w:rFonts w:cs="Times New Roman"/>
          <w:szCs w:val="24"/>
        </w:rPr>
        <w:t>save</w:t>
      </w:r>
      <w:proofErr w:type="spellEnd"/>
      <w:r w:rsidRPr="002B2829">
        <w:rPr>
          <w:rFonts w:cs="Times New Roman"/>
          <w:szCs w:val="24"/>
        </w:rPr>
        <w:t xml:space="preserve"> </w:t>
      </w:r>
      <w:proofErr w:type="spellStart"/>
      <w:r w:rsidRPr="002B2829">
        <w:rPr>
          <w:rFonts w:cs="Times New Roman"/>
          <w:szCs w:val="24"/>
        </w:rPr>
        <w:t>several</w:t>
      </w:r>
      <w:proofErr w:type="spellEnd"/>
      <w:r w:rsidRPr="002B2829">
        <w:rPr>
          <w:rFonts w:cs="Times New Roman"/>
          <w:szCs w:val="24"/>
        </w:rPr>
        <w:t xml:space="preserve"> </w:t>
      </w:r>
      <w:proofErr w:type="spellStart"/>
      <w:r w:rsidRPr="002B2829">
        <w:rPr>
          <w:rFonts w:cs="Times New Roman"/>
          <w:szCs w:val="24"/>
        </w:rPr>
        <w:t>coding</w:t>
      </w:r>
      <w:proofErr w:type="spellEnd"/>
      <w:r w:rsidRPr="002B2829">
        <w:rPr>
          <w:rFonts w:cs="Times New Roman"/>
          <w:szCs w:val="24"/>
        </w:rPr>
        <w:t xml:space="preserve"> hours.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the</w:t>
      </w:r>
      <w:proofErr w:type="spellEnd"/>
      <w:r w:rsidRPr="002B2829">
        <w:rPr>
          <w:rFonts w:cs="Times New Roman"/>
          <w:szCs w:val="24"/>
        </w:rPr>
        <w:t xml:space="preserve"> face </w:t>
      </w:r>
      <w:proofErr w:type="spellStart"/>
      <w:r w:rsidRPr="002B2829">
        <w:rPr>
          <w:rFonts w:cs="Times New Roman"/>
          <w:szCs w:val="24"/>
        </w:rPr>
        <w:t>of</w:t>
      </w:r>
      <w:proofErr w:type="spellEnd"/>
      <w:r w:rsidRPr="002B2829">
        <w:rPr>
          <w:rFonts w:cs="Times New Roman"/>
          <w:szCs w:val="24"/>
        </w:rPr>
        <w:t xml:space="preserve"> </w:t>
      </w:r>
      <w:proofErr w:type="spellStart"/>
      <w:r w:rsidRPr="002B2829">
        <w:rPr>
          <w:rFonts w:cs="Times New Roman"/>
          <w:szCs w:val="24"/>
        </w:rPr>
        <w:t>this</w:t>
      </w:r>
      <w:proofErr w:type="spellEnd"/>
      <w:r w:rsidRPr="002B2829">
        <w:rPr>
          <w:rFonts w:cs="Times New Roman"/>
          <w:szCs w:val="24"/>
        </w:rPr>
        <w:t xml:space="preserve"> premisses, </w:t>
      </w:r>
      <w:proofErr w:type="spellStart"/>
      <w:r w:rsidRPr="002B2829">
        <w:rPr>
          <w:rFonts w:cs="Times New Roman"/>
          <w:szCs w:val="24"/>
        </w:rPr>
        <w:t>this</w:t>
      </w:r>
      <w:proofErr w:type="spellEnd"/>
      <w:r w:rsidRPr="002B2829">
        <w:rPr>
          <w:rFonts w:cs="Times New Roman"/>
          <w:szCs w:val="24"/>
        </w:rPr>
        <w:t xml:space="preserve"> </w:t>
      </w:r>
      <w:proofErr w:type="spellStart"/>
      <w:r w:rsidRPr="002B2829">
        <w:rPr>
          <w:rFonts w:cs="Times New Roman"/>
          <w:szCs w:val="24"/>
        </w:rPr>
        <w:t>research</w:t>
      </w:r>
      <w:proofErr w:type="spellEnd"/>
      <w:r w:rsidRPr="002B2829">
        <w:rPr>
          <w:rFonts w:cs="Times New Roman"/>
          <w:szCs w:val="24"/>
        </w:rPr>
        <w:t xml:space="preserve"> </w:t>
      </w:r>
      <w:proofErr w:type="spellStart"/>
      <w:r w:rsidRPr="002B2829">
        <w:rPr>
          <w:rFonts w:cs="Times New Roman"/>
          <w:szCs w:val="24"/>
        </w:rPr>
        <w:t>work</w:t>
      </w:r>
      <w:proofErr w:type="spellEnd"/>
      <w:r w:rsidRPr="002B2829">
        <w:rPr>
          <w:rFonts w:cs="Times New Roman"/>
          <w:szCs w:val="24"/>
        </w:rPr>
        <w:t xml:space="preserve"> </w:t>
      </w:r>
      <w:proofErr w:type="spellStart"/>
      <w:r w:rsidRPr="002B2829">
        <w:rPr>
          <w:rFonts w:cs="Times New Roman"/>
          <w:szCs w:val="24"/>
        </w:rPr>
        <w:t>aims</w:t>
      </w:r>
      <w:proofErr w:type="spellEnd"/>
      <w:r w:rsidRPr="002B2829">
        <w:rPr>
          <w:rFonts w:cs="Times New Roman"/>
          <w:szCs w:val="24"/>
        </w:rPr>
        <w:t xml:space="preserve"> </w:t>
      </w:r>
      <w:proofErr w:type="spellStart"/>
      <w:r w:rsidRPr="002B2829">
        <w:rPr>
          <w:rFonts w:cs="Times New Roman"/>
          <w:szCs w:val="24"/>
        </w:rPr>
        <w:t>to</w:t>
      </w:r>
      <w:proofErr w:type="spellEnd"/>
      <w:r w:rsidRPr="002B2829">
        <w:rPr>
          <w:rFonts w:cs="Times New Roman"/>
          <w:szCs w:val="24"/>
        </w:rPr>
        <w:t xml:space="preserve"> </w:t>
      </w:r>
      <w:proofErr w:type="spellStart"/>
      <w:r w:rsidRPr="002B2829">
        <w:rPr>
          <w:rFonts w:cs="Times New Roman"/>
          <w:szCs w:val="24"/>
        </w:rPr>
        <w:t>study</w:t>
      </w:r>
      <w:proofErr w:type="spellEnd"/>
      <w:r w:rsidRPr="002B2829">
        <w:rPr>
          <w:rFonts w:cs="Times New Roman"/>
          <w:szCs w:val="24"/>
        </w:rPr>
        <w:t xml:space="preserve"> </w:t>
      </w:r>
      <w:del w:id="5" w:author="glaubergad" w:date="2019-03-04T20:21:00Z">
        <w:r w:rsidRPr="002B2829" w:rsidDel="00206BC6">
          <w:rPr>
            <w:rFonts w:cs="Times New Roman"/>
            <w:szCs w:val="24"/>
          </w:rPr>
          <w:delText>design patterns for</w:delText>
        </w:r>
      </w:del>
      <w:ins w:id="6" w:author="glaubergad" w:date="2019-03-04T20:21:00Z">
        <w:r w:rsidR="00206BC6">
          <w:rPr>
            <w:rFonts w:cs="Times New Roman"/>
            <w:szCs w:val="24"/>
          </w:rPr>
          <w:t xml:space="preserve">software reuse </w:t>
        </w:r>
        <w:proofErr w:type="spellStart"/>
        <w:r w:rsidR="00206BC6">
          <w:rPr>
            <w:rFonts w:cs="Times New Roman"/>
            <w:szCs w:val="24"/>
          </w:rPr>
          <w:t>and</w:t>
        </w:r>
      </w:ins>
      <w:proofErr w:type="spellEnd"/>
      <w:r w:rsidRPr="002B2829">
        <w:rPr>
          <w:rFonts w:cs="Times New Roman"/>
          <w:szCs w:val="24"/>
        </w:rPr>
        <w:t xml:space="preserve"> </w:t>
      </w:r>
      <w:proofErr w:type="spellStart"/>
      <w:r w:rsidRPr="002B2829">
        <w:rPr>
          <w:rFonts w:cs="Times New Roman"/>
          <w:szCs w:val="24"/>
        </w:rPr>
        <w:t>source</w:t>
      </w:r>
      <w:proofErr w:type="spellEnd"/>
      <w:r w:rsidRPr="002B2829">
        <w:rPr>
          <w:rFonts w:cs="Times New Roman"/>
          <w:szCs w:val="24"/>
        </w:rPr>
        <w:t xml:space="preserve"> </w:t>
      </w:r>
      <w:proofErr w:type="spellStart"/>
      <w:r w:rsidRPr="002B2829">
        <w:rPr>
          <w:rFonts w:cs="Times New Roman"/>
          <w:szCs w:val="24"/>
        </w:rPr>
        <w:t>code</w:t>
      </w:r>
      <w:proofErr w:type="spellEnd"/>
      <w:r w:rsidRPr="002B2829">
        <w:rPr>
          <w:rFonts w:cs="Times New Roman"/>
          <w:szCs w:val="24"/>
        </w:rPr>
        <w:t xml:space="preserve"> </w:t>
      </w:r>
      <w:proofErr w:type="spellStart"/>
      <w:r w:rsidRPr="002B2829">
        <w:rPr>
          <w:rFonts w:cs="Times New Roman"/>
          <w:szCs w:val="24"/>
        </w:rPr>
        <w:t>generating</w:t>
      </w:r>
      <w:proofErr w:type="spellEnd"/>
      <w:r w:rsidRPr="002B2829">
        <w:rPr>
          <w:rFonts w:cs="Times New Roman"/>
          <w:szCs w:val="24"/>
        </w:rPr>
        <w:t xml:space="preserve">, </w:t>
      </w:r>
      <w:proofErr w:type="spellStart"/>
      <w:r w:rsidRPr="002B2829">
        <w:rPr>
          <w:rFonts w:cs="Times New Roman"/>
          <w:szCs w:val="24"/>
        </w:rPr>
        <w:t>most</w:t>
      </w:r>
      <w:proofErr w:type="spellEnd"/>
      <w:r w:rsidRPr="002B2829">
        <w:rPr>
          <w:rFonts w:cs="Times New Roman"/>
          <w:szCs w:val="24"/>
        </w:rPr>
        <w:t xml:space="preserve"> </w:t>
      </w:r>
      <w:proofErr w:type="spellStart"/>
      <w:r w:rsidRPr="002B2829">
        <w:rPr>
          <w:rFonts w:cs="Times New Roman"/>
          <w:szCs w:val="24"/>
        </w:rPr>
        <w:t>specifically</w:t>
      </w:r>
      <w:proofErr w:type="spellEnd"/>
      <w:r w:rsidRPr="002B2829">
        <w:rPr>
          <w:rFonts w:cs="Times New Roman"/>
          <w:szCs w:val="24"/>
        </w:rPr>
        <w:t xml:space="preserve"> </w:t>
      </w:r>
      <w:proofErr w:type="spellStart"/>
      <w:r w:rsidRPr="002B2829">
        <w:rPr>
          <w:rFonts w:cs="Times New Roman"/>
          <w:szCs w:val="24"/>
        </w:rPr>
        <w:t>focused</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Data </w:t>
      </w:r>
      <w:proofErr w:type="spellStart"/>
      <w:r w:rsidRPr="002B2829">
        <w:rPr>
          <w:rFonts w:cs="Times New Roman"/>
          <w:szCs w:val="24"/>
        </w:rPr>
        <w:t>Presentation</w:t>
      </w:r>
      <w:proofErr w:type="spellEnd"/>
      <w:r w:rsidRPr="002B2829">
        <w:rPr>
          <w:rFonts w:cs="Times New Roman"/>
          <w:szCs w:val="24"/>
        </w:rPr>
        <w:t xml:space="preserve"> </w:t>
      </w:r>
      <w:proofErr w:type="spellStart"/>
      <w:r w:rsidRPr="002B2829">
        <w:rPr>
          <w:rFonts w:cs="Times New Roman"/>
          <w:szCs w:val="24"/>
        </w:rPr>
        <w:t>Layer</w:t>
      </w:r>
      <w:proofErr w:type="spellEnd"/>
      <w:r w:rsidRPr="002B2829">
        <w:rPr>
          <w:rFonts w:cs="Times New Roman"/>
          <w:szCs w:val="24"/>
        </w:rPr>
        <w:t xml:space="preserve"> </w:t>
      </w:r>
      <w:proofErr w:type="spellStart"/>
      <w:r w:rsidRPr="002B2829">
        <w:rPr>
          <w:rFonts w:cs="Times New Roman"/>
          <w:szCs w:val="24"/>
        </w:rPr>
        <w:t>on</w:t>
      </w:r>
      <w:proofErr w:type="spellEnd"/>
      <w:r w:rsidRPr="002B2829">
        <w:rPr>
          <w:rFonts w:cs="Times New Roman"/>
          <w:szCs w:val="24"/>
        </w:rPr>
        <w:t xml:space="preserve"> </w:t>
      </w:r>
      <w:proofErr w:type="spellStart"/>
      <w:r w:rsidRPr="002B2829">
        <w:rPr>
          <w:rFonts w:cs="Times New Roman"/>
          <w:szCs w:val="24"/>
        </w:rPr>
        <w:t>graphic</w:t>
      </w:r>
      <w:proofErr w:type="spellEnd"/>
      <w:r w:rsidRPr="002B2829">
        <w:rPr>
          <w:rFonts w:cs="Times New Roman"/>
          <w:szCs w:val="24"/>
        </w:rPr>
        <w:t xml:space="preserve"> </w:t>
      </w:r>
      <w:proofErr w:type="spellStart"/>
      <w:r w:rsidRPr="002B2829">
        <w:rPr>
          <w:rFonts w:cs="Times New Roman"/>
          <w:szCs w:val="24"/>
        </w:rPr>
        <w:t>format</w:t>
      </w:r>
      <w:proofErr w:type="spellEnd"/>
      <w:r w:rsidRPr="002B2829">
        <w:rPr>
          <w:rFonts w:cs="Times New Roman"/>
          <w:szCs w:val="24"/>
        </w:rPr>
        <w:t xml:space="preserve">, </w:t>
      </w:r>
      <w:proofErr w:type="spellStart"/>
      <w:r w:rsidRPr="002B2829">
        <w:rPr>
          <w:rFonts w:cs="Times New Roman"/>
          <w:szCs w:val="24"/>
        </w:rPr>
        <w:t>usually</w:t>
      </w:r>
      <w:proofErr w:type="spellEnd"/>
      <w:r w:rsidRPr="002B2829">
        <w:rPr>
          <w:rFonts w:cs="Times New Roman"/>
          <w:szCs w:val="24"/>
        </w:rPr>
        <w:t xml:space="preserve"> </w:t>
      </w:r>
      <w:proofErr w:type="spellStart"/>
      <w:r w:rsidRPr="002B2829">
        <w:rPr>
          <w:rFonts w:cs="Times New Roman"/>
          <w:szCs w:val="24"/>
        </w:rPr>
        <w:t>called</w:t>
      </w:r>
      <w:proofErr w:type="spellEnd"/>
      <w:r w:rsidRPr="002B2829">
        <w:rPr>
          <w:rFonts w:cs="Times New Roman"/>
          <w:szCs w:val="24"/>
        </w:rPr>
        <w:t xml:space="preserve"> </w:t>
      </w:r>
      <w:proofErr w:type="spellStart"/>
      <w:r w:rsidRPr="002B2829">
        <w:rPr>
          <w:rFonts w:cs="Times New Roman"/>
          <w:szCs w:val="24"/>
        </w:rPr>
        <w:t>Deshboards</w:t>
      </w:r>
      <w:proofErr w:type="spellEnd"/>
      <w:r w:rsidRPr="002B2829">
        <w:rPr>
          <w:rFonts w:cs="Times New Roman"/>
          <w:szCs w:val="24"/>
        </w:rPr>
        <w:t>.</w:t>
      </w:r>
    </w:p>
    <w:p w:rsidR="00E034AB" w:rsidRPr="002B2829" w:rsidRDefault="00E034AB"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205244472"/>
        <w:docPartObj>
          <w:docPartGallery w:val="Table of Contents"/>
          <w:docPartUnique/>
        </w:docPartObj>
      </w:sdtPr>
      <w:sdtEndPr>
        <w:rPr>
          <w:bCs/>
        </w:rPr>
      </w:sdtEndPr>
      <w:sdtContent>
        <w:p w:rsidR="00A253DA" w:rsidRDefault="00A253DA">
          <w:pPr>
            <w:pStyle w:val="CabealhodoSumrio"/>
          </w:pPr>
          <w:r>
            <w:t>Sumário</w:t>
          </w:r>
        </w:p>
        <w:p w:rsidR="00A253DA" w:rsidRDefault="00CE4420">
          <w:pPr>
            <w:pStyle w:val="Sumrio1"/>
            <w:rPr>
              <w:rFonts w:asciiTheme="minorHAnsi" w:eastAsiaTheme="minorEastAsia" w:hAnsiTheme="minorHAnsi"/>
              <w:sz w:val="22"/>
              <w:lang w:eastAsia="pt-BR"/>
            </w:rPr>
          </w:pPr>
          <w:r>
            <w:fldChar w:fldCharType="begin"/>
          </w:r>
          <w:r w:rsidR="00A253DA">
            <w:instrText xml:space="preserve"> TOC \o "1-3" \h \z \u </w:instrText>
          </w:r>
          <w:r>
            <w:fldChar w:fldCharType="separate"/>
          </w:r>
          <w:hyperlink w:anchor="_Toc535170427" w:history="1">
            <w:r w:rsidR="00A253DA" w:rsidRPr="006C5685">
              <w:rPr>
                <w:rStyle w:val="Hyperlink"/>
                <w:rFonts w:cs="Times New Roman"/>
              </w:rPr>
              <w:t>1</w:t>
            </w:r>
            <w:r w:rsidR="00A253DA">
              <w:rPr>
                <w:rFonts w:asciiTheme="minorHAnsi" w:eastAsiaTheme="minorEastAsia" w:hAnsiTheme="minorHAnsi"/>
                <w:sz w:val="22"/>
                <w:lang w:eastAsia="pt-BR"/>
              </w:rPr>
              <w:tab/>
            </w:r>
            <w:r w:rsidR="00A253DA" w:rsidRPr="006C5685">
              <w:rPr>
                <w:rStyle w:val="Hyperlink"/>
                <w:rFonts w:cs="Times New Roman"/>
              </w:rPr>
              <w:t>INTRODUÇÃO</w:t>
            </w:r>
            <w:r w:rsidR="00A253DA">
              <w:rPr>
                <w:webHidden/>
              </w:rPr>
              <w:tab/>
            </w:r>
            <w:r w:rsidR="009E32CC">
              <w:rPr>
                <w:webHidden/>
              </w:rPr>
              <w:t xml:space="preserve">  </w:t>
            </w:r>
            <w:r>
              <w:rPr>
                <w:webHidden/>
              </w:rPr>
              <w:fldChar w:fldCharType="begin"/>
            </w:r>
            <w:r w:rsidR="00A253DA">
              <w:rPr>
                <w:webHidden/>
              </w:rPr>
              <w:instrText xml:space="preserve"> PAGEREF _Toc535170427 \h </w:instrText>
            </w:r>
            <w:r>
              <w:rPr>
                <w:webHidden/>
              </w:rPr>
            </w:r>
            <w:r>
              <w:rPr>
                <w:webHidden/>
              </w:rPr>
              <w:fldChar w:fldCharType="separate"/>
            </w:r>
            <w:r w:rsidR="00A253DA">
              <w:rPr>
                <w:webHidden/>
              </w:rPr>
              <w:t>6</w:t>
            </w:r>
            <w:r>
              <w:rPr>
                <w:webHidden/>
              </w:rPr>
              <w:fldChar w:fldCharType="end"/>
            </w:r>
          </w:hyperlink>
        </w:p>
        <w:p w:rsidR="00A253DA" w:rsidRDefault="00A270A3">
          <w:pPr>
            <w:pStyle w:val="Sumrio2"/>
            <w:rPr>
              <w:rFonts w:asciiTheme="minorHAnsi" w:eastAsiaTheme="minorEastAsia" w:hAnsiTheme="minorHAnsi"/>
              <w:noProof/>
              <w:sz w:val="22"/>
              <w:lang w:eastAsia="pt-BR"/>
            </w:rPr>
          </w:pPr>
          <w:hyperlink w:anchor="_Toc535170428" w:history="1">
            <w:r w:rsidR="00A253DA" w:rsidRPr="006C5685">
              <w:rPr>
                <w:rStyle w:val="Hyperlink"/>
                <w:noProof/>
              </w:rPr>
              <w:t>1.2 Objetivo</w:t>
            </w:r>
            <w:r w:rsidR="00A253DA">
              <w:rPr>
                <w:noProof/>
                <w:webHidden/>
              </w:rPr>
              <w:tab/>
            </w:r>
            <w:r w:rsidR="00CE4420">
              <w:rPr>
                <w:noProof/>
                <w:webHidden/>
              </w:rPr>
              <w:fldChar w:fldCharType="begin"/>
            </w:r>
            <w:r w:rsidR="00A253DA">
              <w:rPr>
                <w:noProof/>
                <w:webHidden/>
              </w:rPr>
              <w:instrText xml:space="preserve"> PAGEREF _Toc535170428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A270A3">
          <w:pPr>
            <w:pStyle w:val="Sumrio2"/>
            <w:rPr>
              <w:rFonts w:asciiTheme="minorHAnsi" w:eastAsiaTheme="minorEastAsia" w:hAnsiTheme="minorHAnsi"/>
              <w:noProof/>
              <w:sz w:val="22"/>
              <w:lang w:eastAsia="pt-BR"/>
            </w:rPr>
          </w:pPr>
          <w:hyperlink w:anchor="_Toc535170429" w:history="1">
            <w:r w:rsidR="00A253DA" w:rsidRPr="006C5685">
              <w:rPr>
                <w:rStyle w:val="Hyperlink"/>
                <w:rFonts w:cs="Times New Roman"/>
                <w:noProof/>
              </w:rPr>
              <w:t>1.3 Procedimentos metodológicos</w:t>
            </w:r>
            <w:r w:rsidR="00A253DA">
              <w:rPr>
                <w:noProof/>
                <w:webHidden/>
              </w:rPr>
              <w:tab/>
            </w:r>
            <w:r w:rsidR="00CE4420">
              <w:rPr>
                <w:noProof/>
                <w:webHidden/>
              </w:rPr>
              <w:fldChar w:fldCharType="begin"/>
            </w:r>
            <w:r w:rsidR="00A253DA">
              <w:rPr>
                <w:noProof/>
                <w:webHidden/>
              </w:rPr>
              <w:instrText xml:space="preserve"> PAGEREF _Toc535170429 \h </w:instrText>
            </w:r>
            <w:r w:rsidR="00CE4420">
              <w:rPr>
                <w:noProof/>
                <w:webHidden/>
              </w:rPr>
            </w:r>
            <w:r w:rsidR="00CE4420">
              <w:rPr>
                <w:noProof/>
                <w:webHidden/>
              </w:rPr>
              <w:fldChar w:fldCharType="separate"/>
            </w:r>
            <w:r w:rsidR="00A253DA">
              <w:rPr>
                <w:noProof/>
                <w:webHidden/>
              </w:rPr>
              <w:t>7</w:t>
            </w:r>
            <w:r w:rsidR="00CE4420">
              <w:rPr>
                <w:noProof/>
                <w:webHidden/>
              </w:rPr>
              <w:fldChar w:fldCharType="end"/>
            </w:r>
          </w:hyperlink>
        </w:p>
        <w:p w:rsidR="00A253DA" w:rsidRDefault="00A270A3">
          <w:pPr>
            <w:pStyle w:val="Sumrio2"/>
            <w:rPr>
              <w:rFonts w:asciiTheme="minorHAnsi" w:eastAsiaTheme="minorEastAsia" w:hAnsiTheme="minorHAnsi"/>
              <w:noProof/>
              <w:sz w:val="22"/>
              <w:lang w:eastAsia="pt-BR"/>
            </w:rPr>
          </w:pPr>
          <w:hyperlink w:anchor="_Toc535170430" w:history="1">
            <w:r w:rsidR="00A253DA" w:rsidRPr="006C5685">
              <w:rPr>
                <w:rStyle w:val="Hyperlink"/>
                <w:noProof/>
              </w:rPr>
              <w:t>1.4 Organização do trabalho</w:t>
            </w:r>
            <w:r w:rsidR="00A253DA">
              <w:rPr>
                <w:noProof/>
                <w:webHidden/>
              </w:rPr>
              <w:tab/>
            </w:r>
            <w:r w:rsidR="00CE4420">
              <w:rPr>
                <w:noProof/>
                <w:webHidden/>
              </w:rPr>
              <w:fldChar w:fldCharType="begin"/>
            </w:r>
            <w:r w:rsidR="00A253DA">
              <w:rPr>
                <w:noProof/>
                <w:webHidden/>
              </w:rPr>
              <w:instrText xml:space="preserve"> PAGEREF _Toc535170430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A270A3">
          <w:pPr>
            <w:pStyle w:val="Sumrio1"/>
            <w:rPr>
              <w:rFonts w:asciiTheme="minorHAnsi" w:eastAsiaTheme="minorEastAsia" w:hAnsiTheme="minorHAnsi"/>
              <w:sz w:val="22"/>
              <w:lang w:eastAsia="pt-BR"/>
            </w:rPr>
          </w:pPr>
          <w:hyperlink w:anchor="_Toc535170431" w:history="1">
            <w:r w:rsidR="00A253DA" w:rsidRPr="006C5685">
              <w:rPr>
                <w:rStyle w:val="Hyperlink"/>
              </w:rPr>
              <w:t>2</w:t>
            </w:r>
            <w:r w:rsidR="00A253DA">
              <w:rPr>
                <w:rFonts w:asciiTheme="minorHAnsi" w:eastAsiaTheme="minorEastAsia" w:hAnsiTheme="minorHAnsi"/>
                <w:sz w:val="22"/>
                <w:lang w:eastAsia="pt-BR"/>
              </w:rPr>
              <w:tab/>
            </w:r>
            <w:r w:rsidR="00A253DA" w:rsidRPr="006C5685">
              <w:rPr>
                <w:rStyle w:val="Hyperlink"/>
              </w:rPr>
              <w:t>Fundamentação Teórica</w:t>
            </w:r>
            <w:r w:rsidR="00A253DA">
              <w:rPr>
                <w:webHidden/>
              </w:rPr>
              <w:tab/>
            </w:r>
            <w:r w:rsidR="009E32CC">
              <w:rPr>
                <w:webHidden/>
              </w:rPr>
              <w:t xml:space="preserve">  </w:t>
            </w:r>
            <w:r w:rsidR="00CE4420">
              <w:rPr>
                <w:webHidden/>
              </w:rPr>
              <w:fldChar w:fldCharType="begin"/>
            </w:r>
            <w:r w:rsidR="00A253DA">
              <w:rPr>
                <w:webHidden/>
              </w:rPr>
              <w:instrText xml:space="preserve"> PAGEREF _Toc535170431 \h </w:instrText>
            </w:r>
            <w:r w:rsidR="00CE4420">
              <w:rPr>
                <w:webHidden/>
              </w:rPr>
            </w:r>
            <w:r w:rsidR="00CE4420">
              <w:rPr>
                <w:webHidden/>
              </w:rPr>
              <w:fldChar w:fldCharType="separate"/>
            </w:r>
            <w:r w:rsidR="00A253DA">
              <w:rPr>
                <w:webHidden/>
              </w:rPr>
              <w:t>8</w:t>
            </w:r>
            <w:r w:rsidR="00CE4420">
              <w:rPr>
                <w:webHidden/>
              </w:rPr>
              <w:fldChar w:fldCharType="end"/>
            </w:r>
          </w:hyperlink>
        </w:p>
        <w:p w:rsidR="00A253DA" w:rsidRDefault="00A270A3">
          <w:pPr>
            <w:pStyle w:val="Sumrio2"/>
            <w:rPr>
              <w:rFonts w:asciiTheme="minorHAnsi" w:eastAsiaTheme="minorEastAsia" w:hAnsiTheme="minorHAnsi"/>
              <w:noProof/>
              <w:sz w:val="22"/>
              <w:lang w:eastAsia="pt-BR"/>
            </w:rPr>
          </w:pPr>
          <w:hyperlink w:anchor="_Toc535170432" w:history="1">
            <w:r w:rsidR="00A253DA" w:rsidRPr="006C5685">
              <w:rPr>
                <w:rStyle w:val="Hyperlink"/>
                <w:noProof/>
              </w:rPr>
              <w:t>2.1 Reuso de Software</w:t>
            </w:r>
            <w:r w:rsidR="00A253DA">
              <w:rPr>
                <w:noProof/>
                <w:webHidden/>
              </w:rPr>
              <w:tab/>
            </w:r>
            <w:r w:rsidR="00CE4420">
              <w:rPr>
                <w:noProof/>
                <w:webHidden/>
              </w:rPr>
              <w:fldChar w:fldCharType="begin"/>
            </w:r>
            <w:r w:rsidR="00A253DA">
              <w:rPr>
                <w:noProof/>
                <w:webHidden/>
              </w:rPr>
              <w:instrText xml:space="preserve"> PAGEREF _Toc535170432 \h </w:instrText>
            </w:r>
            <w:r w:rsidR="00CE4420">
              <w:rPr>
                <w:noProof/>
                <w:webHidden/>
              </w:rPr>
            </w:r>
            <w:r w:rsidR="00CE4420">
              <w:rPr>
                <w:noProof/>
                <w:webHidden/>
              </w:rPr>
              <w:fldChar w:fldCharType="separate"/>
            </w:r>
            <w:r w:rsidR="00A253DA">
              <w:rPr>
                <w:noProof/>
                <w:webHidden/>
              </w:rPr>
              <w:t>8</w:t>
            </w:r>
            <w:r w:rsidR="00CE4420">
              <w:rPr>
                <w:noProof/>
                <w:webHidden/>
              </w:rPr>
              <w:fldChar w:fldCharType="end"/>
            </w:r>
          </w:hyperlink>
        </w:p>
        <w:p w:rsidR="00A253DA" w:rsidRDefault="00CE4420">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99743A" w:rsidRPr="002B2829" w:rsidRDefault="00EF0057" w:rsidP="00D0465E">
      <w:pPr>
        <w:pStyle w:val="Ttulo1"/>
        <w:rPr>
          <w:rFonts w:cs="Times New Roman"/>
        </w:rPr>
      </w:pPr>
      <w:bookmarkStart w:id="7" w:name="_Toc498681696"/>
      <w:bookmarkStart w:id="8" w:name="_Toc535170427"/>
      <w:r w:rsidRPr="002B2829">
        <w:rPr>
          <w:rFonts w:cs="Times New Roman"/>
        </w:rPr>
        <w:lastRenderedPageBreak/>
        <w:t>INTRODUÇÃO</w:t>
      </w:r>
      <w:bookmarkEnd w:id="7"/>
      <w:bookmarkEnd w:id="8"/>
    </w:p>
    <w:p w:rsidR="0005095E" w:rsidRPr="002B2829" w:rsidRDefault="0005095E" w:rsidP="0005095E">
      <w:pPr>
        <w:rPr>
          <w:rFonts w:cs="Times New Roman"/>
        </w:rPr>
      </w:pPr>
    </w:p>
    <w:p w:rsidR="008B0A58" w:rsidRDefault="00D0465E">
      <w:pPr>
        <w:rPr>
          <w:del w:id="9" w:author="Glauber Matteis Gadelha" w:date="2018-10-27T08:08:00Z"/>
        </w:rPr>
        <w:pPrChange w:id="10" w:author="glaubergad" w:date="2019-03-04T20:22:00Z">
          <w:pPr>
            <w:pStyle w:val="Paragrafo-Artigo"/>
            <w:spacing w:line="360" w:lineRule="auto"/>
            <w:ind w:firstLine="1134"/>
          </w:pPr>
        </w:pPrChange>
      </w:pPr>
      <w:r w:rsidRPr="002B2829">
        <w:t xml:space="preserve">A evolução tecnológica, além de muitas vantagens e confortos, nos trouxe algo que ao mesmo tempo é assustador e valioso: </w:t>
      </w:r>
      <w:del w:id="11" w:author="Glauber Matteis Gadelha" w:date="2018-10-27T08:02:00Z">
        <w:r w:rsidRPr="002B2829" w:rsidDel="00F6358D">
          <w:delText xml:space="preserve">: O </w:delText>
        </w:r>
      </w:del>
      <w:ins w:id="12" w:author="Aluno" w:date="2018-10-25T20:47:00Z">
        <w:del w:id="13" w:author="Glauber Matteis Gadelha" w:date="2018-10-27T08:02:00Z">
          <w:r w:rsidRPr="002B2829" w:rsidDel="00F6358D">
            <w:delText>o</w:delText>
          </w:r>
        </w:del>
      </w:ins>
      <w:ins w:id="14" w:author="Glauber Matteis Gadelha" w:date="2018-10-27T08:02:00Z">
        <w:r w:rsidRPr="002B2829">
          <w:t xml:space="preserve"> o</w:t>
        </w:r>
      </w:ins>
      <w:ins w:id="15" w:author="Aluno" w:date="2018-10-25T20:47:00Z">
        <w:del w:id="16" w:author="Glauber Matteis Gadelha" w:date="2018-10-27T08:02:00Z">
          <w:r w:rsidRPr="002B2829" w:rsidDel="00F6358D">
            <w:delText xml:space="preserve"> </w:delText>
          </w:r>
        </w:del>
      </w:ins>
      <w:ins w:id="17" w:author="Glauber Matteis Gadelha" w:date="2018-10-27T08:18:00Z">
        <w:r w:rsidRPr="002B2829">
          <w:t xml:space="preserve"> </w:t>
        </w:r>
      </w:ins>
      <w:r w:rsidRPr="002B2829">
        <w:t>acúmulo minuto a minuto de massas de dados cada vez maiores</w:t>
      </w:r>
      <w:ins w:id="18" w:author="Glauber Matteis Gadelha" w:date="2018-10-27T08:08:00Z">
        <w:r w:rsidRPr="002B2829">
          <w:t>.</w:t>
        </w:r>
        <w:r w:rsidRPr="002B2829" w:rsidDel="00F6358D">
          <w:t xml:space="preserve"> </w:t>
        </w:r>
      </w:ins>
      <w:del w:id="19"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B0A58" w:rsidRDefault="00D0465E">
      <w:pPr>
        <w:pPrChange w:id="20" w:author="glaubergad" w:date="2019-03-04T20:22:00Z">
          <w:pPr>
            <w:pStyle w:val="Paragrafo-Artigo"/>
            <w:spacing w:line="360" w:lineRule="auto"/>
            <w:ind w:firstLine="1134"/>
          </w:pPr>
        </w:pPrChange>
      </w:pPr>
      <w:del w:id="21" w:author="Glauber Matteis Gadelha" w:date="2018-10-27T08:08:00Z">
        <w:r w:rsidRPr="002B2829" w:rsidDel="00F6358D">
          <w:delText>Há alguns anos, e de forma crescente, c</w:delText>
        </w:r>
      </w:del>
      <w:ins w:id="22"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p>
    <w:p w:rsidR="008B0A58" w:rsidRDefault="00D0465E">
      <w:pPr>
        <w:rPr>
          <w:del w:id="23" w:author="Glauber Matteis Gadelha" w:date="2018-10-27T08:05:00Z"/>
        </w:rPr>
        <w:pPrChange w:id="24" w:author="glaubergad" w:date="2019-03-04T20:22:00Z">
          <w:pPr>
            <w:pStyle w:val="Paragrafo-Artigo"/>
            <w:spacing w:line="360" w:lineRule="auto"/>
            <w:ind w:firstLine="1134"/>
          </w:pPr>
        </w:pPrChange>
      </w:pPr>
      <w:r w:rsidRPr="002B2829">
        <w:t>Ainda assim</w:t>
      </w:r>
      <w:del w:id="25" w:author="Glauber Matteis Gadelha" w:date="2018-10-27T08:03:00Z">
        <w:r w:rsidRPr="002B2829" w:rsidDel="00F6358D">
          <w:delText>, a informação em grandes volumes torna difícil a leitura e análise destes relatórios. Os</w:delText>
        </w:r>
      </w:del>
      <w:ins w:id="26" w:author="Glauber Matteis Gadelha" w:date="2018-10-27T08:03:00Z">
        <w:r w:rsidRPr="002B2829">
          <w:t>, os</w:t>
        </w:r>
      </w:ins>
      <w:r w:rsidRPr="002B2829">
        <w:t xml:space="preserve"> volumes são tamanhos que </w:t>
      </w:r>
      <w:ins w:id="27" w:author="Glauber Matteis Gadelha" w:date="2018-10-27T08:04:00Z">
        <w:r w:rsidRPr="002B2829">
          <w:t>inviabilizam</w:t>
        </w:r>
      </w:ins>
      <w:del w:id="28" w:author="Glauber Matteis Gadelha" w:date="2018-10-27T08:04:00Z">
        <w:r w:rsidRPr="002B2829" w:rsidDel="00F6358D">
          <w:delText>que tornam uma tarefa hercúlea essa análise, inviabilizando</w:delText>
        </w:r>
      </w:del>
      <w:r w:rsidRPr="002B2829">
        <w:t xml:space="preserve"> o entendimento</w:t>
      </w:r>
      <w:ins w:id="29" w:author="Glauber Matteis Gadelha" w:date="2018-10-27T08:04:00Z">
        <w:r w:rsidRPr="002B2829">
          <w:t xml:space="preserve"> de certos relat</w:t>
        </w:r>
      </w:ins>
      <w:ins w:id="30" w:author="Glauber Matteis Gadelha" w:date="2018-10-27T08:05:00Z">
        <w:r w:rsidRPr="002B2829">
          <w:t>órios</w:t>
        </w:r>
      </w:ins>
      <w:r w:rsidRPr="002B2829">
        <w:t xml:space="preserve"> por um executivo, um investidor ou um cliente. </w:t>
      </w:r>
      <w:del w:id="31" w:author="Glauber Matteis Gadelha" w:date="2018-10-27T08:05:00Z">
        <w:r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B0A58" w:rsidRDefault="00D0465E">
      <w:pPr>
        <w:pPrChange w:id="32" w:author="glaubergad" w:date="2019-03-04T20:22:00Z">
          <w:pPr>
            <w:pStyle w:val="Paragrafo-Artigo"/>
            <w:spacing w:line="360" w:lineRule="auto"/>
            <w:ind w:firstLine="1134"/>
          </w:pPr>
        </w:pPrChange>
      </w:pPr>
      <w:r w:rsidRPr="002B2829">
        <w:t xml:space="preserve">Para minimizar o problema, </w:t>
      </w:r>
      <w:del w:id="33" w:author="Glauber Matteis Gadelha" w:date="2018-10-27T08:05:00Z">
        <w:r w:rsidRPr="002B2829" w:rsidDel="00F6358D">
          <w:delText>,</w:delText>
        </w:r>
      </w:del>
      <w:del w:id="34" w:author="Glauber Matteis Gadelha" w:date="2018-10-27T08:14:00Z">
        <w:r w:rsidRPr="002B2829" w:rsidDel="00F659A2">
          <w:delText xml:space="preserve"> </w:delText>
        </w:r>
      </w:del>
      <w:r w:rsidRPr="002B2829">
        <w:t xml:space="preserve">tem se empregado </w:t>
      </w:r>
      <w:del w:id="35" w:author="Glauber Matteis Gadelha" w:date="2018-10-27T08:05:00Z">
        <w:r w:rsidRPr="002B2829" w:rsidDel="00F6358D">
          <w:delText xml:space="preserve">cada vez mais, </w:delText>
        </w:r>
      </w:del>
      <w:r w:rsidRPr="002B2829">
        <w:t>formas de apresentação de informações sintetizadas em</w:t>
      </w:r>
      <w:ins w:id="36" w:author="Glauber Matteis Gadelha" w:date="2018-10-27T08:06:00Z">
        <w:r w:rsidRPr="002B2829">
          <w:t xml:space="preserve"> quadros</w:t>
        </w:r>
      </w:ins>
      <w:r w:rsidRPr="002B2829">
        <w:t xml:space="preserve"> gráficos, que entregam um resumo visual de</w:t>
      </w:r>
      <w:del w:id="37" w:author="Glauber Matteis Gadelha" w:date="2018-10-27T08:06:00Z">
        <w:r w:rsidRPr="002B2829" w:rsidDel="00F6358D">
          <w:delText>, muitas vezes,</w:delText>
        </w:r>
      </w:del>
      <w:r w:rsidRPr="002B2829">
        <w:t xml:space="preserve"> </w:t>
      </w:r>
      <w:r w:rsidR="00067EDF">
        <w:t>centenas, muitas vezes milhares</w:t>
      </w:r>
      <w:r w:rsidRPr="002B2829">
        <w:t xml:space="preserve"> de linhas de uma tabela estruturada. Isso</w:t>
      </w:r>
      <w:del w:id="38" w:author="Glauber Matteis Gadelha" w:date="2018-10-27T08:07:00Z">
        <w:r w:rsidRPr="002B2829" w:rsidDel="00F6358D">
          <w:delText xml:space="preserve">, obviamente, </w:delText>
        </w:r>
      </w:del>
      <w:ins w:id="39" w:author="Glauber Matteis Gadelha" w:date="2018-10-27T08:10:00Z">
        <w:r w:rsidRPr="002B2829">
          <w:t xml:space="preserve"> </w:t>
        </w:r>
      </w:ins>
      <w:r w:rsidRPr="002B2829">
        <w:t>facilita o entendimento e suporta de forma mais simples e direta a tomada de decisão.</w:t>
      </w:r>
    </w:p>
    <w:p w:rsidR="008B0A58" w:rsidRDefault="00D0465E">
      <w:pPr>
        <w:rPr>
          <w:del w:id="40" w:author="Glauber Matteis Gadelha" w:date="2018-10-27T08:14:00Z"/>
        </w:rPr>
        <w:pPrChange w:id="41" w:author="glaubergad" w:date="2019-03-04T20:22:00Z">
          <w:pPr>
            <w:pStyle w:val="Paragrafo-Artigo"/>
            <w:spacing w:line="360" w:lineRule="auto"/>
            <w:ind w:firstLine="1134"/>
          </w:pPr>
        </w:pPrChange>
      </w:pPr>
      <w:del w:id="42" w:author="Glauber Matteis Gadelha" w:date="2018-10-27T08:14:00Z">
        <w:r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B0A58" w:rsidRDefault="00D0465E">
      <w:pPr>
        <w:pPrChange w:id="43" w:author="glaubergad" w:date="2019-03-04T20:22:00Z">
          <w:pPr>
            <w:pStyle w:val="Paragrafo-Artigo"/>
            <w:spacing w:line="360" w:lineRule="auto"/>
            <w:ind w:firstLine="1134"/>
          </w:pPr>
        </w:pPrChange>
      </w:pPr>
      <w:r w:rsidRPr="002B2829">
        <w:t xml:space="preserve">Mesmo com as linguagens de programação, como Java, C#, entre outras terem evoluído e expandido sua biblioteca de Interfaces de Aplicações para Programação, comumente chamadas </w:t>
      </w:r>
      <w:proofErr w:type="spellStart"/>
      <w:r w:rsidRPr="002B2829">
        <w:t>APIs</w:t>
      </w:r>
      <w:proofErr w:type="spellEnd"/>
      <w:r w:rsidRPr="002B2829">
        <w:t xml:space="preserve">, ainda é trabalhoso desenvolver a camada de apresentação de dados de forma gráfica e dinâmica. Uma página JSP ou ASP contendo um </w:t>
      </w:r>
      <w:proofErr w:type="spellStart"/>
      <w:r w:rsidRPr="002B2829">
        <w:t>dashboard</w:t>
      </w:r>
      <w:proofErr w:type="spellEnd"/>
      <w:r w:rsidRPr="002B2829">
        <w:t xml:space="preserve"> que sintetiza em uma tela</w:t>
      </w:r>
      <w:del w:id="44" w:author="Glauber Matteis Gadelha" w:date="2018-10-27T08:15:00Z">
        <w:r w:rsidRPr="002B2829" w:rsidDel="00F659A2">
          <w:delText xml:space="preserve">, com diversos tipos de </w:delText>
        </w:r>
        <w:r w:rsidRPr="002B2829" w:rsidDel="00F659A2">
          <w:lastRenderedPageBreak/>
          <w:delText>apresentações,</w:delText>
        </w:r>
      </w:del>
      <w:r w:rsidRPr="002B2829">
        <w:t xml:space="preserve"> um conjunto de informações de um relatório de pesquisa em banco de dados requer algumas centenas de linhas de código</w:t>
      </w:r>
      <w:del w:id="45" w:author="Glauber Matteis Gadelha" w:date="2018-10-27T08:15:00Z">
        <w:r w:rsidRPr="002B2829" w:rsidDel="00F659A2">
          <w:delText>, ainda que se utilizem frameworks que facilitam bastante este serviço</w:delText>
        </w:r>
      </w:del>
      <w:r w:rsidRPr="002B2829">
        <w:t xml:space="preserve">. </w:t>
      </w:r>
    </w:p>
    <w:p w:rsidR="008B0A58" w:rsidRDefault="00D0465E">
      <w:pPr>
        <w:rPr>
          <w:del w:id="46" w:author="Glauber Matteis Gadelha" w:date="2018-10-27T08:15:00Z"/>
        </w:rPr>
        <w:pPrChange w:id="47" w:author="glaubergad" w:date="2019-03-04T20:22:00Z">
          <w:pPr>
            <w:pStyle w:val="Paragrafo-Artigo"/>
            <w:spacing w:line="360" w:lineRule="auto"/>
            <w:ind w:firstLine="1134"/>
          </w:pPr>
        </w:pPrChange>
      </w:pPr>
      <w:del w:id="48" w:author="Glauber Matteis Gadelha" w:date="2018-10-27T08:15:00Z">
        <w:r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B0A58" w:rsidRDefault="00D0465E">
      <w:pPr>
        <w:pPrChange w:id="49" w:author="glaubergad" w:date="2019-03-04T20:22:00Z">
          <w:pPr>
            <w:pStyle w:val="Paragrafo-Artigo"/>
            <w:spacing w:line="360" w:lineRule="auto"/>
            <w:ind w:firstLine="1134"/>
          </w:pPr>
        </w:pPrChange>
      </w:pPr>
      <w:bookmarkStart w:id="50"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mplificada dos dados, por si só, sustentam a necessidade de pesquisa no campo da geração r</w:t>
      </w:r>
      <w:r w:rsidR="00017328">
        <w:t>ápida e eficiente de relatórios</w:t>
      </w:r>
      <w:r w:rsidRPr="002B2829">
        <w:t xml:space="preserve">. Isto, se feito apropriadamente, reduz a quantidade de falhas de projeto e deixa a equipe de programadores e analistas com mais tempo para tratar regras de negócio e complexidades típicas de cada domínio de </w:t>
      </w:r>
      <w:r w:rsidR="009E32CC" w:rsidRPr="002B2829">
        <w:t>problema.</w:t>
      </w:r>
      <w:r w:rsidR="00017328">
        <w:t xml:space="preserve"> </w:t>
      </w:r>
      <w:r w:rsidR="00CE4420">
        <w:rPr>
          <w:rStyle w:val="Refdenotaderodap"/>
          <w:rFonts w:ascii="Times New Roman" w:hAnsi="Times New Roman" w:cs="Times New Roman"/>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Fonts w:ascii="Times New Roman" w:hAnsi="Times New Roman" w:cs="Times New Roman"/>
        </w:rPr>
        <w:fldChar w:fldCharType="separate"/>
      </w:r>
      <w:r w:rsidR="00A253DA" w:rsidRPr="00A253DA">
        <w:rPr>
          <w:noProof/>
        </w:rPr>
        <w:t>(LUCRÉDIO, 2009)</w:t>
      </w:r>
      <w:r w:rsidR="00CE4420">
        <w:rPr>
          <w:rStyle w:val="Refdenotaderodap"/>
          <w:rFonts w:ascii="Times New Roman" w:hAnsi="Times New Roman" w:cs="Times New Roman"/>
        </w:rPr>
        <w:fldChar w:fldCharType="end"/>
      </w:r>
      <w:r w:rsidRPr="002B2829">
        <w:t>.</w:t>
      </w:r>
    </w:p>
    <w:p w:rsidR="008B0A58" w:rsidRDefault="00D0465E">
      <w:pPr>
        <w:pPrChange w:id="51" w:author="glaubergad" w:date="2019-03-04T20:22:00Z">
          <w:pPr>
            <w:pStyle w:val="Paragrafo-Artigo"/>
            <w:spacing w:line="360" w:lineRule="auto"/>
            <w:ind w:firstLine="1134"/>
          </w:pPr>
        </w:pPrChange>
      </w:pPr>
      <w:r w:rsidRPr="002B2829">
        <w:t xml:space="preserve">Poder </w:t>
      </w:r>
      <w:del w:id="52" w:author="Glauber Matteis Gadelha" w:date="2018-10-27T08:12:00Z">
        <w:r w:rsidRPr="002B2829" w:rsidDel="00F659A2">
          <w:delText xml:space="preserve">se </w:delText>
        </w:r>
      </w:del>
      <w:r w:rsidRPr="002B2829">
        <w:t>utilizar</w:t>
      </w:r>
      <w:ins w:id="53" w:author="Aluno" w:date="2018-10-25T20:50:00Z">
        <w:del w:id="54" w:author="Glauber Matteis Gadelha" w:date="2018-10-27T08:12:00Z">
          <w:r w:rsidRPr="002B2829" w:rsidDel="00F659A2">
            <w:delText>-se</w:delText>
          </w:r>
        </w:del>
      </w:ins>
      <w:ins w:id="55" w:author="Glauber Matteis Gadelha" w:date="2018-10-27T08:12:00Z">
        <w:r w:rsidRPr="002B2829">
          <w:t>-se</w:t>
        </w:r>
      </w:ins>
      <w:r w:rsidRPr="002B2829">
        <w:t xml:space="preserve"> de bibliotecas de classe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izard, reduz uma etapa trabalhosa e significante do esforço total de desenvolvimento de um sistema completo ou de módulos de um sistema </w:t>
      </w:r>
      <w:r w:rsidR="009E32CC" w:rsidRPr="002B2829">
        <w:t>maior.</w:t>
      </w:r>
      <w:r w:rsidR="002478DD">
        <w:t xml:space="preserve"> </w:t>
      </w:r>
      <w:r w:rsidR="00CE4420">
        <w:fldChar w:fldCharType="begin" w:fldLock="1"/>
      </w:r>
      <w:r w:rsidR="001A5708">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A253DA" w:rsidRPr="00A253DA">
        <w:rPr>
          <w:noProof/>
        </w:rPr>
        <w:t>(SHIMABUKURO JUNIOR, 2006)</w:t>
      </w:r>
      <w:r w:rsidR="00CE4420">
        <w:fldChar w:fldCharType="end"/>
      </w:r>
      <w:r w:rsidRPr="002B2829">
        <w:t>.</w:t>
      </w:r>
    </w:p>
    <w:p w:rsidR="008B0A58" w:rsidRDefault="002478DD">
      <w:pPr>
        <w:rPr>
          <w:rFonts w:eastAsia="Calibri"/>
          <w:szCs w:val="24"/>
        </w:rPr>
        <w:pPrChange w:id="56" w:author="glaubergad" w:date="2019-03-04T20:22:00Z">
          <w:pPr>
            <w:spacing w:after="160" w:line="240" w:lineRule="auto"/>
            <w:jc w:val="left"/>
          </w:pPr>
        </w:pPrChange>
      </w:pPr>
      <w:r>
        <w:br w:type="page"/>
      </w:r>
    </w:p>
    <w:p w:rsidR="00D0465E" w:rsidRDefault="00017328">
      <w:pPr>
        <w:pStyle w:val="Ttulo2"/>
      </w:pPr>
      <w:bookmarkStart w:id="57" w:name="_Toc535170428"/>
      <w:bookmarkEnd w:id="50"/>
      <w:r>
        <w:lastRenderedPageBreak/>
        <w:t xml:space="preserve">1.2 </w:t>
      </w:r>
      <w:r w:rsidR="00D0465E" w:rsidRPr="002B2829">
        <w:t>Objetivo</w:t>
      </w:r>
      <w:bookmarkEnd w:id="57"/>
    </w:p>
    <w:p w:rsidR="00B80B81" w:rsidRPr="00B80B81" w:rsidRDefault="00D0465E" w:rsidP="00B80B81">
      <w:pPr>
        <w:ind w:firstLine="851"/>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para </w:t>
      </w:r>
      <w:r w:rsidR="00067EDF">
        <w:rPr>
          <w:rFonts w:cs="Times New Roman"/>
        </w:rPr>
        <w:t>desktop</w:t>
      </w:r>
      <w:r w:rsidR="00CE4420" w:rsidRPr="00116872">
        <w:rPr>
          <w:rFonts w:cs="Times New Roman"/>
        </w:rPr>
        <w:t>,</w:t>
      </w:r>
      <w:r w:rsidR="00017328">
        <w:rPr>
          <w:rFonts w:cs="Times New Roman"/>
        </w:rPr>
        <w:t xml:space="preserve"> usando técnicas de desenvolvimento orientado a </w:t>
      </w:r>
      <w:proofErr w:type="spellStart"/>
      <w:r w:rsidR="00017328">
        <w:rPr>
          <w:rFonts w:cs="Times New Roman"/>
        </w:rPr>
        <w:t>Templates</w:t>
      </w:r>
      <w:proofErr w:type="spellEnd"/>
      <w:r w:rsidR="00C85C22">
        <w:rPr>
          <w:rFonts w:cs="Times New Roman"/>
        </w:rPr>
        <w:t xml:space="preserve"> que facilite a qualquer usuário comum com um arquivo </w:t>
      </w:r>
      <w:r w:rsidR="00035B0C">
        <w:rPr>
          <w:rFonts w:cs="Times New Roman"/>
        </w:rPr>
        <w:t xml:space="preserve">CSV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8" w:author="Aluno" w:date="2018-10-25T20:51:00Z">
        <w:r w:rsidRPr="002B2829" w:rsidDel="002B180E">
          <w:rPr>
            <w:rFonts w:cs="Times New Roman"/>
          </w:rPr>
          <w:delText xml:space="preserve">um </w:delText>
        </w:r>
      </w:del>
      <w:ins w:id="59" w:author="Aluno" w:date="2018-10-25T20:51:00Z">
        <w:r w:rsidRPr="002B2829">
          <w:rPr>
            <w:rFonts w:cs="Times New Roman"/>
          </w:rPr>
          <w:t xml:space="preserve">painéis de informações gerenciais </w:t>
        </w:r>
        <w:del w:id="60" w:author="Glauber Matteis Gadelha" w:date="2018-10-27T08:19:00Z">
          <w:r w:rsidRPr="002B2829" w:rsidDel="00F659A2">
            <w:rPr>
              <w:rFonts w:cs="Times New Roman"/>
            </w:rPr>
            <w:delText>(</w:delText>
          </w:r>
        </w:del>
      </w:ins>
      <w:ins w:id="61" w:author="Glauber Matteis Gadelha" w:date="2018-10-27T08:19:00Z">
        <w:r w:rsidRPr="002B2829">
          <w:rPr>
            <w:rFonts w:cs="Times New Roman"/>
          </w:rPr>
          <w:t>(</w:t>
        </w:r>
      </w:ins>
      <w:del w:id="62" w:author="glaubergad" w:date="2019-03-04T20:24:00Z">
        <w:r w:rsidRPr="002B2829" w:rsidDel="00482FD5">
          <w:rPr>
            <w:rFonts w:cs="Times New Roman"/>
            <w:i/>
          </w:rPr>
          <w:delText>dashboard</w:delText>
        </w:r>
      </w:del>
      <w:ins w:id="63" w:author="Glauber Matteis Gadelha" w:date="2018-10-27T08:11:00Z">
        <w:del w:id="64" w:author="glaubergad" w:date="2019-03-04T20:24:00Z">
          <w:r w:rsidRPr="002B2829" w:rsidDel="00482FD5">
            <w:rPr>
              <w:rFonts w:cs="Times New Roman"/>
              <w:i/>
            </w:rPr>
            <w:delText>s</w:delText>
          </w:r>
        </w:del>
      </w:ins>
      <w:ins w:id="65" w:author="glaubergad" w:date="2019-03-04T20:24:00Z">
        <w:r w:rsidR="00482FD5" w:rsidRPr="002B2829">
          <w:rPr>
            <w:rFonts w:cs="Times New Roman"/>
            <w:i/>
          </w:rPr>
          <w:t>Dashboards</w:t>
        </w:r>
      </w:ins>
      <w:ins w:id="66" w:author="Aluno" w:date="2018-10-25T20:51:00Z">
        <w:del w:id="67" w:author="Glauber Matteis Gadelha" w:date="2018-10-27T08:19:00Z">
          <w:r w:rsidRPr="002B2829" w:rsidDel="00F659A2">
            <w:rPr>
              <w:rFonts w:cs="Times New Roman"/>
            </w:rPr>
            <w:delText>)</w:delText>
          </w:r>
        </w:del>
      </w:ins>
      <w:ins w:id="68"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9" w:author="Aluno" w:date="2018-10-25T20:52:00Z">
        <w:r w:rsidRPr="002B2829">
          <w:rPr>
            <w:rFonts w:cs="Times New Roman"/>
          </w:rPr>
          <w:t>.</w:t>
        </w:r>
      </w:ins>
      <w:r w:rsidR="00017328">
        <w:rPr>
          <w:rFonts w:cs="Times New Roman"/>
        </w:rPr>
        <w:t xml:space="preserve"> Os </w:t>
      </w:r>
      <w:proofErr w:type="spellStart"/>
      <w:r w:rsidR="00017328">
        <w:rPr>
          <w:rFonts w:cs="Times New Roman"/>
        </w:rPr>
        <w:t>template</w:t>
      </w:r>
      <w:r w:rsidR="00035B0C">
        <w:rPr>
          <w:rFonts w:cs="Times New Roman"/>
        </w:rPr>
        <w:t>s</w:t>
      </w:r>
      <w:proofErr w:type="spellEnd"/>
      <w:r w:rsidR="00017328">
        <w:rPr>
          <w:rFonts w:cs="Times New Roman"/>
        </w:rPr>
        <w:t xml:space="preserve"> são codificados usando linguagem de template Apache </w:t>
      </w:r>
      <w:proofErr w:type="gramStart"/>
      <w:r w:rsidR="00017328">
        <w:rPr>
          <w:rFonts w:cs="Times New Roman"/>
        </w:rPr>
        <w:t>FreeMarker</w:t>
      </w:r>
      <w:proofErr w:type="gramEnd"/>
      <w:r w:rsidR="00017328">
        <w:rPr>
          <w:rFonts w:cs="Times New Roman"/>
        </w:rPr>
        <w:t xml:space="preserve"> e os</w:t>
      </w:r>
      <w:ins w:id="70" w:author="Aluno" w:date="2018-10-25T20:52:00Z">
        <w:r w:rsidRPr="002B2829">
          <w:rPr>
            <w:rFonts w:cs="Times New Roman"/>
          </w:rPr>
          <w:t xml:space="preserve"> painéis</w:t>
        </w:r>
      </w:ins>
      <w:r w:rsidR="00017328">
        <w:rPr>
          <w:rFonts w:cs="Times New Roman"/>
        </w:rPr>
        <w:t xml:space="preserve"> gerados</w:t>
      </w:r>
      <w:ins w:id="71" w:author="Aluno" w:date="2018-10-25T20:52:00Z">
        <w:r w:rsidRPr="002B2829">
          <w:rPr>
            <w:rFonts w:cs="Times New Roman"/>
          </w:rPr>
          <w:t xml:space="preserve"> são codificados</w:t>
        </w:r>
      </w:ins>
      <w:r w:rsidRPr="002B2829">
        <w:rPr>
          <w:rFonts w:cs="Times New Roman"/>
        </w:rPr>
        <w:t xml:space="preserve"> </w:t>
      </w:r>
      <w:r w:rsidR="00017328">
        <w:rPr>
          <w:rFonts w:cs="Times New Roman"/>
        </w:rPr>
        <w:t>em</w:t>
      </w:r>
      <w:r w:rsidRPr="002B2829">
        <w:rPr>
          <w:rFonts w:cs="Times New Roman"/>
        </w:rPr>
        <w:t xml:space="preserve"> HMTL5</w:t>
      </w:r>
      <w:r w:rsidR="00C85C22">
        <w:rPr>
          <w:rFonts w:cs="Times New Roman"/>
        </w:rPr>
        <w:t xml:space="preserve"> usando CSS3 e</w:t>
      </w:r>
      <w:r w:rsidR="00017328">
        <w:rPr>
          <w:rFonts w:cs="Times New Roman"/>
        </w:rPr>
        <w:t xml:space="preserve"> as bibliotecas </w:t>
      </w:r>
      <w:proofErr w:type="spellStart"/>
      <w:r w:rsidR="00017328">
        <w:rPr>
          <w:rFonts w:cs="Times New Roman"/>
        </w:rPr>
        <w:t>Javascript</w:t>
      </w:r>
      <w:proofErr w:type="spellEnd"/>
      <w:r w:rsidR="00017328">
        <w:rPr>
          <w:rFonts w:cs="Times New Roman"/>
        </w:rPr>
        <w:t xml:space="preserve"> DC.js, Crossfilter.js e D3.js</w:t>
      </w:r>
      <w:r w:rsidRPr="002B2829">
        <w:rPr>
          <w:rFonts w:cs="Times New Roman"/>
        </w:rPr>
        <w:t>.</w:t>
      </w:r>
      <w:r w:rsidR="00B80B81">
        <w:tab/>
      </w:r>
    </w:p>
    <w:p w:rsidR="00D0465E" w:rsidRPr="002B2829" w:rsidRDefault="00D0465E" w:rsidP="007C6528"/>
    <w:p w:rsidR="00D0465E" w:rsidRPr="001E2AB8" w:rsidRDefault="00017328">
      <w:pPr>
        <w:pStyle w:val="Ttulo2"/>
      </w:pPr>
      <w:bookmarkStart w:id="72" w:name="_Toc527657244"/>
      <w:bookmarkStart w:id="73" w:name="_Toc535170429"/>
      <w:r w:rsidRPr="001E2AB8">
        <w:t>1.</w:t>
      </w:r>
      <w:r w:rsidR="00B80B81" w:rsidRPr="001E2AB8">
        <w:t>3</w:t>
      </w:r>
      <w:r w:rsidR="00D0465E" w:rsidRPr="001E2AB8">
        <w:t xml:space="preserve"> </w:t>
      </w:r>
      <w:bookmarkEnd w:id="72"/>
      <w:r w:rsidRPr="001E2AB8">
        <w:t>Procedimentos metodológicos</w:t>
      </w:r>
      <w:bookmarkEnd w:id="73"/>
    </w:p>
    <w:p w:rsidR="00D0465E" w:rsidRDefault="009A6CCF" w:rsidP="009A6CCF">
      <w:pPr>
        <w:rPr>
          <w:rFonts w:cs="Times New Roman"/>
          <w:szCs w:val="24"/>
        </w:rPr>
      </w:pPr>
      <w:r>
        <w:rPr>
          <w:rFonts w:cs="Times New Roman"/>
          <w:szCs w:val="24"/>
        </w:rPr>
        <w:tab/>
        <w:t xml:space="preserve">O trabalho foi conduzido em </w:t>
      </w:r>
      <w:del w:id="74" w:author="glaubergad" w:date="2019-02-23T11:00:00Z">
        <w:r w:rsidDel="003620C0">
          <w:rPr>
            <w:rFonts w:cs="Times New Roman"/>
            <w:szCs w:val="24"/>
          </w:rPr>
          <w:delText xml:space="preserve">3 </w:delText>
        </w:r>
      </w:del>
      <w:ins w:id="75" w:author="glaubergad" w:date="2019-02-23T11:00:00Z">
        <w:r w:rsidR="003620C0">
          <w:rPr>
            <w:rFonts w:cs="Times New Roman"/>
            <w:szCs w:val="24"/>
          </w:rPr>
          <w:t xml:space="preserve">três </w:t>
        </w:r>
      </w:ins>
      <w:r>
        <w:rPr>
          <w:rFonts w:cs="Times New Roman"/>
          <w:szCs w:val="24"/>
        </w:rPr>
        <w:t xml:space="preserve">etapas. Em primeiro lugar,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 xml:space="preserve">abordando a geração automática de código fonte e suas vantagens, aplicação de linguagens de template, técnicas e ferramentas para apresentação de dados em formato </w:t>
      </w:r>
      <w:proofErr w:type="spellStart"/>
      <w:r w:rsidR="006D2F59">
        <w:rPr>
          <w:rFonts w:cs="Times New Roman"/>
          <w:szCs w:val="24"/>
        </w:rPr>
        <w:t>dashboard</w:t>
      </w:r>
      <w:proofErr w:type="spellEnd"/>
      <w:r w:rsidR="006D2F59">
        <w:rPr>
          <w:rFonts w:cs="Times New Roman"/>
          <w:szCs w:val="24"/>
        </w:rPr>
        <w:t xml:space="preserve"> em aplicações web.</w:t>
      </w:r>
    </w:p>
    <w:p w:rsidR="006D2F59" w:rsidRDefault="006D2F59" w:rsidP="009A6CCF">
      <w:pPr>
        <w:rPr>
          <w:rFonts w:cs="Times New Roman"/>
          <w:szCs w:val="24"/>
        </w:rPr>
      </w:pPr>
      <w:r>
        <w:rPr>
          <w:rFonts w:cs="Times New Roman"/>
          <w:szCs w:val="24"/>
        </w:rPr>
        <w:tab/>
        <w:t xml:space="preserve">Na etapa </w:t>
      </w:r>
      <w:del w:id="76" w:author="glaubergad" w:date="2019-02-23T11:01:00Z">
        <w:r w:rsidDel="003620C0">
          <w:rPr>
            <w:rFonts w:cs="Times New Roman"/>
            <w:szCs w:val="24"/>
          </w:rPr>
          <w:delText>posterior</w:delText>
        </w:r>
      </w:del>
      <w:ins w:id="77"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bem como testada e validada.</w:t>
      </w:r>
    </w:p>
    <w:p w:rsidR="00194846" w:rsidRPr="002B2829" w:rsidRDefault="00194846" w:rsidP="00F319EF">
      <w:pPr>
        <w:rPr>
          <w:rFonts w:cs="Times New Roman"/>
        </w:rPr>
      </w:pPr>
    </w:p>
    <w:p w:rsidR="009C07DD" w:rsidRDefault="006D2F59" w:rsidP="006D2F59">
      <w:pPr>
        <w:pStyle w:val="Ttulo2"/>
      </w:pPr>
      <w:bookmarkStart w:id="78" w:name="_Toc498681701"/>
      <w:bookmarkStart w:id="79" w:name="_Toc535170430"/>
      <w:proofErr w:type="gramStart"/>
      <w:r>
        <w:t>1.</w:t>
      </w:r>
      <w:r w:rsidR="00B80B81">
        <w:t>4</w:t>
      </w:r>
      <w:r>
        <w:t xml:space="preserve"> </w:t>
      </w:r>
      <w:bookmarkEnd w:id="78"/>
      <w:r>
        <w:t>Organização</w:t>
      </w:r>
      <w:proofErr w:type="gramEnd"/>
      <w:r>
        <w:t xml:space="preserve"> do trabalho</w:t>
      </w:r>
      <w:bookmarkEnd w:id="79"/>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fundamentação teórica e técnica para o trabalho. Compreende as vantagens do reuso de software,</w:t>
      </w:r>
      <w:r w:rsidR="00AF6828">
        <w:t xml:space="preserve"> técnicas de apresentação de dados,</w:t>
      </w:r>
      <w:r w:rsidR="00215658">
        <w:t xml:space="preserve"> a</w:t>
      </w:r>
      <w:r w:rsidR="007B5358">
        <w:t xml:space="preserve"> descrição resumida do histórico e vantagens da</w:t>
      </w:r>
      <w:r w:rsidR="00215658">
        <w:t xml:space="preserve"> linguagem de template Apache </w:t>
      </w:r>
      <w:proofErr w:type="gramStart"/>
      <w:r w:rsidR="00215658">
        <w:t>FreeMarker</w:t>
      </w:r>
      <w:proofErr w:type="gramEnd"/>
      <w:r w:rsidR="00215658">
        <w:t xml:space="preserve"> e as bibliotecas DC.js, Crossfilter.js e D3.js, responsáveis por apresentar os dados de forma gráfica e dinâmica em páginas HTML.</w:t>
      </w:r>
    </w:p>
    <w:p w:rsidR="002B7DBB" w:rsidRDefault="002B7DBB" w:rsidP="00C85C22">
      <w:r>
        <w:tab/>
        <w:t>No capítulo 3 descreve-se o projeto da aplicação geradora de dashboards e seu desenvolvimento. Por último, no capítulo 4 são feitas as considerações finais.</w:t>
      </w:r>
    </w:p>
    <w:p w:rsidR="00482FD5" w:rsidRDefault="00482FD5">
      <w:pPr>
        <w:spacing w:after="160" w:line="240" w:lineRule="auto"/>
        <w:jc w:val="left"/>
        <w:rPr>
          <w:ins w:id="80" w:author="glaubergad" w:date="2019-03-04T20:25:00Z"/>
        </w:rPr>
      </w:pPr>
      <w:ins w:id="81" w:author="glaubergad" w:date="2019-03-04T20:25:00Z">
        <w:r>
          <w:br w:type="page"/>
        </w:r>
      </w:ins>
    </w:p>
    <w:p w:rsidR="00683CDD" w:rsidDel="00482FD5" w:rsidRDefault="00683CDD" w:rsidP="00C85C22">
      <w:pPr>
        <w:rPr>
          <w:del w:id="82" w:author="glaubergad" w:date="2019-03-04T20:25:00Z"/>
        </w:rPr>
      </w:pPr>
    </w:p>
    <w:p w:rsidR="00683CDD" w:rsidRPr="00482FD5" w:rsidRDefault="00683CDD">
      <w:pPr>
        <w:pStyle w:val="Ttulo1"/>
      </w:pPr>
      <w:bookmarkStart w:id="83" w:name="_Toc535170431"/>
      <w:r w:rsidRPr="00482FD5">
        <w:t>Fundamentação Teórica</w:t>
      </w:r>
      <w:bookmarkEnd w:id="83"/>
    </w:p>
    <w:p w:rsidR="00683CDD" w:rsidRDefault="00683CDD" w:rsidP="00683CDD">
      <w:pPr>
        <w:ind w:firstLine="709"/>
      </w:pPr>
      <w:r>
        <w:t xml:space="preserve">Este capítulo apresenta a base teórica sobre reuso de software e apresentação de dados em formato gráfico </w:t>
      </w:r>
      <w:proofErr w:type="spellStart"/>
      <w:r>
        <w:t>dashboard</w:t>
      </w:r>
      <w:proofErr w:type="spellEnd"/>
      <w:r>
        <w:t>. Além disso, fundamenta tecnicamente as bibliotecas e linguagens utilizadas no desenvolvimento da aplicação final.</w:t>
      </w:r>
    </w:p>
    <w:p w:rsidR="00683CDD" w:rsidRDefault="00683CDD" w:rsidP="00683CDD"/>
    <w:p w:rsidR="00683CDD" w:rsidRDefault="00683CDD" w:rsidP="00683CDD">
      <w:pPr>
        <w:pStyle w:val="Ttulo2"/>
      </w:pPr>
      <w:bookmarkStart w:id="84" w:name="_Toc535170432"/>
      <w:r>
        <w:t xml:space="preserve">2.1 </w:t>
      </w:r>
      <w:proofErr w:type="gramStart"/>
      <w:r>
        <w:t>Reuso</w:t>
      </w:r>
      <w:proofErr w:type="gramEnd"/>
      <w:r>
        <w:t xml:space="preserve"> de Software</w:t>
      </w:r>
      <w:bookmarkEnd w:id="84"/>
    </w:p>
    <w:p w:rsidR="00683CDD" w:rsidRDefault="00940821" w:rsidP="00683CDD">
      <w:pPr>
        <w:rPr>
          <w:ins w:id="85" w:author="glaubergad" w:date="2019-02-23T11:03:00Z"/>
        </w:rPr>
      </w:pPr>
      <w:r>
        <w:tab/>
      </w:r>
      <w:r w:rsidR="00DE7325">
        <w:t xml:space="preserve">Uma das definições encontradas na literatura pesquisada para desenvolvimento deste trabalho para o reuso de software é o processo de se criar software a partir de software existente, ao invés de simplesmente construí-lo do </w:t>
      </w:r>
      <w:proofErr w:type="gramStart"/>
      <w:r w:rsidR="00813447">
        <w:t>início</w:t>
      </w:r>
      <w:proofErr w:type="gramEnd"/>
      <w:r w:rsidR="00DE7325">
        <w:t xml:space="preserve"> </w:t>
      </w:r>
      <w:r w:rsidR="00CE4420">
        <w:rPr>
          <w:rStyle w:val="Refdenotaderodap"/>
        </w:rPr>
        <w:fldChar w:fldCharType="begin" w:fldLock="1"/>
      </w:r>
      <w:r w:rsidR="00A253DA">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CE4420">
        <w:rPr>
          <w:rStyle w:val="Refdenotaderodap"/>
        </w:rPr>
        <w:fldChar w:fldCharType="separate"/>
      </w:r>
      <w:r w:rsidR="00A253DA" w:rsidRPr="00A253DA">
        <w:rPr>
          <w:noProof/>
        </w:rPr>
        <w:t>(LUCRÉDIO, 2009)</w:t>
      </w:r>
      <w:r w:rsidR="00CE4420">
        <w:rPr>
          <w:rStyle w:val="Refdenotaderodap"/>
        </w:rPr>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proofErr w:type="gramStart"/>
      <w:r w:rsidR="00422806">
        <w:t>agilizar</w:t>
      </w:r>
      <w:proofErr w:type="gramEnd"/>
      <w:r w:rsidR="00422806">
        <w:t xml:space="preserve"> o desenvolvimento de outros artefatos ou </w:t>
      </w:r>
      <w:r w:rsidR="00813447">
        <w:t>sistemas.</w:t>
      </w:r>
      <w:r w:rsidR="001A5708">
        <w:t xml:space="preserve"> </w:t>
      </w:r>
      <w:r w:rsidR="00CE4420">
        <w:fldChar w:fldCharType="begin" w:fldLock="1"/>
      </w:r>
      <w:r w:rsidR="003B65F4">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CE4420">
        <w:fldChar w:fldCharType="separate"/>
      </w:r>
      <w:r w:rsidR="001A5708" w:rsidRPr="001A5708">
        <w:rPr>
          <w:noProof/>
        </w:rPr>
        <w:t>(SHIMABUKURO JUNIOR, 2006)</w:t>
      </w:r>
      <w:r w:rsidR="00CE4420">
        <w:fldChar w:fldCharType="end"/>
      </w:r>
      <w:r w:rsidR="00422806">
        <w:t>.</w:t>
      </w:r>
    </w:p>
    <w:p w:rsidR="00033C28" w:rsidRDefault="00033C28" w:rsidP="00683CDD">
      <w:ins w:id="86" w:author="glaubergad" w:date="2019-02-23T11:03:00Z">
        <w:r>
          <w:tab/>
        </w:r>
      </w:ins>
      <w:ins w:id="87" w:author="glaubergad" w:date="2019-02-23T11:04:00Z">
        <w:r>
          <w:t xml:space="preserve">Apesar do reuso de software parecer </w:t>
        </w:r>
        <w:proofErr w:type="gramStart"/>
        <w:r>
          <w:t>a</w:t>
        </w:r>
        <w:proofErr w:type="gramEnd"/>
        <w:r>
          <w:t xml:space="preserve"> soluç</w:t>
        </w:r>
      </w:ins>
      <w:ins w:id="88" w:author="glaubergad" w:date="2019-02-23T11:05:00Z">
        <w:r>
          <w:t>ão ideal e mais óbvia para entrega rápida de soluções para as demandas de mercado, até os dias atuais são poucos os times de An</w:t>
        </w:r>
      </w:ins>
      <w:ins w:id="89" w:author="glaubergad" w:date="2019-02-23T11:06:00Z">
        <w:r>
          <w:t xml:space="preserve">álise e Desenvolvimento de Sistemas que aplicam o conceito de forma sistemática. </w:t>
        </w:r>
      </w:ins>
    </w:p>
    <w:p w:rsidR="001E2AB8" w:rsidRDefault="001E2AB8" w:rsidP="00683CDD">
      <w:r>
        <w:tab/>
        <w:t xml:space="preserve">Lucrédio </w:t>
      </w:r>
      <w:r w:rsidR="00CE4420">
        <w:fldChar w:fldCharType="begin" w:fldLock="1"/>
      </w:r>
      <w:r w:rsidR="000F350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CE4420">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CE4420">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3B65F4" w:rsidRDefault="003B65F4" w:rsidP="00683CDD">
      <w:r>
        <w:tab/>
      </w:r>
      <w:r w:rsidR="000F350E">
        <w:t xml:space="preserve">Para Sommerville </w:t>
      </w:r>
      <w:r w:rsidR="00CE4420">
        <w:fldChar w:fldCharType="begin" w:fldLock="1"/>
      </w:r>
      <w:r w:rsidR="000F350E">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manualFormatting":"( 2013, p.297)","plainTextFormattedCitation":"(SOMMERVILLE, 2013)"},"properties":{"noteIndex":0},"schema":"https://github.com/citation-style-language/schema/raw/master/csl-citation.json"}</w:instrText>
      </w:r>
      <w:r w:rsidR="00CE4420">
        <w:fldChar w:fldCharType="separate"/>
      </w:r>
      <w:r w:rsidR="000F350E" w:rsidRPr="000F350E">
        <w:rPr>
          <w:noProof/>
        </w:rPr>
        <w:t>( 2013</w:t>
      </w:r>
      <w:r w:rsidR="000F350E">
        <w:rPr>
          <w:noProof/>
        </w:rPr>
        <w:t>, p.297</w:t>
      </w:r>
      <w:r w:rsidR="000F350E" w:rsidRPr="000F350E">
        <w:rPr>
          <w:noProof/>
        </w:rPr>
        <w:t>)</w:t>
      </w:r>
      <w:r w:rsidR="00CE4420">
        <w:fldChar w:fldCharType="end"/>
      </w:r>
      <w:r w:rsidR="000F350E">
        <w:t>, a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lvimento de um sistema, além de outras vantagens. Porém algumas dificuldades inerentes também a este reaproveitamento podem mostrar que essa redução de custo pode não ser tão grande quanto se espera.</w:t>
      </w:r>
    </w:p>
    <w:p w:rsidR="004742D1" w:rsidRPr="003B65F4" w:rsidRDefault="004742D1" w:rsidP="00683CDD">
      <w:r>
        <w:tab/>
      </w:r>
    </w:p>
    <w:p w:rsidR="00B70328" w:rsidRDefault="00B70328" w:rsidP="00683CDD">
      <w:r>
        <w:tab/>
      </w:r>
    </w:p>
    <w:p w:rsidR="001A5708" w:rsidRDefault="001A5708" w:rsidP="00683CDD"/>
    <w:p w:rsidR="0005301A" w:rsidRDefault="0052396E">
      <w:pPr>
        <w:pStyle w:val="Ttulo2"/>
      </w:pPr>
      <w:proofErr w:type="gramStart"/>
      <w:r>
        <w:t>2.2 Geração</w:t>
      </w:r>
      <w:proofErr w:type="gramEnd"/>
      <w:r>
        <w:t xml:space="preserve"> de Código</w:t>
      </w:r>
    </w:p>
    <w:p w:rsidR="00E54112" w:rsidRDefault="00E54112"/>
    <w:p w:rsidR="00E54112" w:rsidRDefault="00E54112">
      <w:pPr>
        <w:pStyle w:val="Ttulo2"/>
      </w:pPr>
      <w:r>
        <w:t>2.3 Motores de template</w:t>
      </w:r>
    </w:p>
    <w:p w:rsidR="00E54112" w:rsidRDefault="00E54112">
      <w:pPr>
        <w:pStyle w:val="Ttulo2"/>
      </w:pPr>
      <w:r>
        <w:t xml:space="preserve">2.3.1 Java Server </w:t>
      </w:r>
      <w:proofErr w:type="spellStart"/>
      <w:r>
        <w:t>Pages</w:t>
      </w:r>
      <w:proofErr w:type="spellEnd"/>
    </w:p>
    <w:p w:rsidR="00E54112" w:rsidRDefault="00E54112">
      <w:pPr>
        <w:pStyle w:val="Ttulo2"/>
      </w:pPr>
      <w:r>
        <w:t xml:space="preserve">2.3.2 </w:t>
      </w:r>
      <w:proofErr w:type="spellStart"/>
      <w:r>
        <w:t>Thymeleaf</w:t>
      </w:r>
      <w:proofErr w:type="spellEnd"/>
    </w:p>
    <w:p w:rsidR="00E54112" w:rsidRDefault="00E54112">
      <w:pPr>
        <w:pStyle w:val="Ttulo2"/>
      </w:pPr>
      <w:del w:id="90" w:author="glaubergad" w:date="2019-03-04T20:25:00Z">
        <w:r w:rsidDel="00482FD5">
          <w:delText>3</w:delText>
        </w:r>
      </w:del>
      <w:ins w:id="91" w:author="glaubergad" w:date="2019-03-04T20:25:00Z">
        <w:r w:rsidR="00482FD5">
          <w:t>2</w:t>
        </w:r>
      </w:ins>
      <w:r>
        <w:t xml:space="preserve">.3.3 Apache </w:t>
      </w:r>
      <w:proofErr w:type="spellStart"/>
      <w:r>
        <w:t>Velocity</w:t>
      </w:r>
      <w:proofErr w:type="spellEnd"/>
    </w:p>
    <w:p w:rsidR="00E54112" w:rsidRDefault="00E54112">
      <w:pPr>
        <w:pStyle w:val="Ttulo2"/>
      </w:pPr>
      <w:del w:id="92" w:author="glaubergad" w:date="2019-03-04T20:25:00Z">
        <w:r w:rsidDel="00482FD5">
          <w:delText>3</w:delText>
        </w:r>
      </w:del>
      <w:ins w:id="93" w:author="glaubergad" w:date="2019-03-04T20:25:00Z">
        <w:r w:rsidR="00482FD5">
          <w:t>2</w:t>
        </w:r>
      </w:ins>
      <w:r>
        <w:t xml:space="preserve">.3.4 Apache </w:t>
      </w:r>
      <w:proofErr w:type="spellStart"/>
      <w:r>
        <w:t>Freemarker</w:t>
      </w:r>
      <w:proofErr w:type="spellEnd"/>
    </w:p>
    <w:p w:rsidR="00E54112" w:rsidRDefault="00E54112">
      <w:pPr>
        <w:pStyle w:val="Ttulo2"/>
      </w:pPr>
      <w:del w:id="94" w:author="glaubergad" w:date="2019-03-04T20:25:00Z">
        <w:r w:rsidDel="00482FD5">
          <w:delText>3</w:delText>
        </w:r>
      </w:del>
      <w:ins w:id="95" w:author="glaubergad" w:date="2019-03-04T20:25:00Z">
        <w:r w:rsidR="00482FD5">
          <w:t>2</w:t>
        </w:r>
      </w:ins>
      <w:r>
        <w:t xml:space="preserve">.3.5 </w:t>
      </w:r>
      <w:proofErr w:type="spellStart"/>
      <w:r>
        <w:t>Groovy</w:t>
      </w:r>
      <w:proofErr w:type="spellEnd"/>
    </w:p>
    <w:p w:rsidR="00E54112" w:rsidRPr="00E54112" w:rsidRDefault="00E54112">
      <w:pPr>
        <w:pStyle w:val="Ttulo2"/>
      </w:pPr>
      <w:del w:id="96" w:author="glaubergad" w:date="2019-03-04T20:25:00Z">
        <w:r w:rsidDel="00482FD5">
          <w:delText>3</w:delText>
        </w:r>
      </w:del>
      <w:ins w:id="97" w:author="glaubergad" w:date="2019-03-04T20:25:00Z">
        <w:r w:rsidR="00482FD5">
          <w:t>2</w:t>
        </w:r>
      </w:ins>
      <w:r>
        <w:t>.3.6 Jade4j</w:t>
      </w:r>
    </w:p>
    <w:p w:rsidR="64669F3A" w:rsidRDefault="64669F3A" w:rsidP="64669F3A">
      <w:pPr>
        <w:pStyle w:val="Ttulo2"/>
      </w:pPr>
      <w:r>
        <w:t xml:space="preserve">2.3.6 </w:t>
      </w:r>
      <w:proofErr w:type="spellStart"/>
      <w:r>
        <w:t>Twig</w:t>
      </w:r>
      <w:proofErr w:type="spellEnd"/>
    </w:p>
    <w:p w:rsidR="64669F3A" w:rsidRDefault="64669F3A" w:rsidP="64669F3A"/>
    <w:p w:rsidR="64669F3A" w:rsidRDefault="64669F3A" w:rsidP="64669F3A"/>
    <w:p w:rsidR="0005301A" w:rsidRDefault="0005301A">
      <w:pPr>
        <w:spacing w:after="160" w:line="240" w:lineRule="auto"/>
        <w:jc w:val="left"/>
        <w:rPr>
          <w:rFonts w:eastAsiaTheme="majorEastAsia" w:cstheme="majorBidi"/>
          <w:b/>
          <w:szCs w:val="26"/>
        </w:rPr>
      </w:pPr>
      <w:r>
        <w:br w:type="page"/>
      </w:r>
    </w:p>
    <w:p w:rsidR="00107FEB" w:rsidRDefault="0005301A" w:rsidP="0005301A">
      <w:pPr>
        <w:pStyle w:val="Ttulo1"/>
        <w:numPr>
          <w:ilvl w:val="0"/>
          <w:numId w:val="0"/>
        </w:numPr>
      </w:pPr>
      <w:proofErr w:type="gramStart"/>
      <w:r>
        <w:lastRenderedPageBreak/>
        <w:t>3 - Desenvolvimento</w:t>
      </w:r>
      <w:proofErr w:type="gramEnd"/>
      <w:r>
        <w:t xml:space="preserve"> do Protótipo</w:t>
      </w:r>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05301A" w:rsidP="0005301A">
      <w:pPr>
        <w:pStyle w:val="Ttulo2"/>
        <w:ind w:left="6"/>
      </w:pPr>
      <w:proofErr w:type="gramStart"/>
      <w:r>
        <w:t>3.1 - Descrição</w:t>
      </w:r>
      <w:proofErr w:type="gramEnd"/>
      <w:r>
        <w:t xml:space="preserve"> Geral</w:t>
      </w:r>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spellStart"/>
      <w:proofErr w:type="gramStart"/>
      <w:r w:rsidR="00CB4EDD">
        <w:t>DashGen</w:t>
      </w:r>
      <w:proofErr w:type="spellEnd"/>
      <w:proofErr w:type="gramEnd"/>
      <w:r w:rsidR="00CB4EDD">
        <w:t xml:space="preserve"> permite gerar um Dashboard contendo uma tabela e 3 tipos de gráficos</w:t>
      </w:r>
      <w:ins w:id="98" w:author="glaubergad" w:date="2019-03-04T20:26:00Z">
        <w:r w:rsidR="00A90B67">
          <w:t>, sendo 1 gráfico de área, 1 gráfico de barras e 1 gráfico pizza</w:t>
        </w:r>
      </w:ins>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spellStart"/>
      <w:proofErr w:type="gramStart"/>
      <w:r>
        <w:t>DashGen</w:t>
      </w:r>
      <w:proofErr w:type="spellEnd"/>
      <w:proofErr w:type="gramEnd"/>
      <w:r>
        <w:t xml:space="preserve"> qual o arquivo fonte de dados;</w:t>
      </w:r>
    </w:p>
    <w:p w:rsidR="00CB4EDD" w:rsidRDefault="00CB4EDD" w:rsidP="00CB4EDD">
      <w:pPr>
        <w:pStyle w:val="PargrafodaLista"/>
        <w:numPr>
          <w:ilvl w:val="0"/>
          <w:numId w:val="10"/>
        </w:numPr>
        <w:ind w:left="993"/>
        <w:rPr>
          <w:ins w:id="99" w:author="glaubergad" w:date="2019-03-04T20:28:00Z"/>
        </w:rPr>
      </w:pPr>
      <w:r>
        <w:t xml:space="preserve">O </w:t>
      </w:r>
      <w:proofErr w:type="spellStart"/>
      <w:proofErr w:type="gramStart"/>
      <w:r>
        <w:t>DashGen</w:t>
      </w:r>
      <w:proofErr w:type="spellEnd"/>
      <w:proofErr w:type="gramEnd"/>
      <w:r>
        <w:t xml:space="preserve"> </w:t>
      </w:r>
      <w:ins w:id="100" w:author="glaubergad" w:date="2019-03-04T20:27:00Z">
        <w:r w:rsidR="00A90B67">
          <w:t>captura a primeira linha do arquivo fonte de dados, considerando que esta traga os nomes dos atributos contidos</w:t>
        </w:r>
      </w:ins>
      <w:del w:id="101"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2" w:author="glaubergad" w:date="2019-03-04T20:28:00Z">
        <w:r>
          <w:t xml:space="preserve">O usuário especifica o domínio (eixo X) e a </w:t>
        </w:r>
        <w:proofErr w:type="gramStart"/>
        <w:r>
          <w:t>imagem(</w:t>
        </w:r>
        <w:proofErr w:type="gramEnd"/>
        <w:r>
          <w:t>Eixo Y) de cada tipo de gráfico</w:t>
        </w:r>
      </w:ins>
      <w:ins w:id="103" w:author="glaubergad" w:date="2019-03-04T20:29:00Z">
        <w:r>
          <w:t>, bem como o título e as etiquetas dos atributos de domínio e imagem;</w:t>
        </w:r>
      </w:ins>
    </w:p>
    <w:p w:rsidR="00CB4EDD" w:rsidDel="00E60712" w:rsidRDefault="00CB4EDD" w:rsidP="00CB4EDD">
      <w:pPr>
        <w:pStyle w:val="PargrafodaLista"/>
        <w:numPr>
          <w:ilvl w:val="0"/>
          <w:numId w:val="10"/>
        </w:numPr>
        <w:ind w:left="993"/>
        <w:rPr>
          <w:del w:id="104" w:author="glaubergad" w:date="2019-03-04T20:29:00Z"/>
        </w:rPr>
      </w:pPr>
      <w:del w:id="105"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O usuário especifica o caminho onde o arquivo contendo a estrutura do Dashboard deve ser armazenado;</w:t>
      </w:r>
    </w:p>
    <w:p w:rsidR="00CB4EDD" w:rsidRDefault="00CB4EDD" w:rsidP="00CB4EDD">
      <w:pPr>
        <w:pStyle w:val="PargrafodaLista"/>
        <w:numPr>
          <w:ilvl w:val="0"/>
          <w:numId w:val="10"/>
        </w:numPr>
        <w:ind w:left="993"/>
      </w:pPr>
      <w:r>
        <w:t xml:space="preserve">O </w:t>
      </w:r>
      <w:proofErr w:type="spellStart"/>
      <w:proofErr w:type="gramStart"/>
      <w:r>
        <w:t>DashGen</w:t>
      </w:r>
      <w:proofErr w:type="spellEnd"/>
      <w:proofErr w:type="gramEnd"/>
      <w:r>
        <w:t xml:space="preserve"> instancia os </w:t>
      </w:r>
      <w:proofErr w:type="spellStart"/>
      <w:r>
        <w:t>Templates</w:t>
      </w:r>
      <w:proofErr w:type="spellEnd"/>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spellStart"/>
      <w:proofErr w:type="gramStart"/>
      <w:r>
        <w:t>DashGen</w:t>
      </w:r>
      <w:proofErr w:type="spellEnd"/>
      <w:proofErr w:type="gramEnd"/>
      <w:r>
        <w:t xml:space="preserve"> salva um arquivo </w:t>
      </w:r>
      <w:r w:rsidR="00CD6053">
        <w:t xml:space="preserve">compactado em formato </w:t>
      </w:r>
      <w:r>
        <w:t xml:space="preserve">ZIP na pasta especificada pelo usuário, que pode ser descompactado no caminho da aplicação </w:t>
      </w:r>
      <w:r w:rsidR="00286749">
        <w:t>que e</w:t>
      </w:r>
      <w:r w:rsidR="002E47A8">
        <w:t>ste</w:t>
      </w:r>
      <w:r>
        <w:t xml:space="preserve"> desejar.</w:t>
      </w:r>
    </w:p>
    <w:p w:rsidR="00791DE4" w:rsidRDefault="00791DE4" w:rsidP="00791DE4">
      <w:pPr>
        <w:pStyle w:val="PargrafodaLista"/>
        <w:ind w:left="993"/>
        <w:jc w:val="center"/>
      </w:pPr>
      <w:r w:rsidRPr="00791DE4">
        <w:rPr>
          <w:highlight w:val="yellow"/>
        </w:rPr>
        <w:t>(</w:t>
      </w:r>
      <w:r w:rsidRPr="00791DE4">
        <w:rPr>
          <w:i/>
          <w:highlight w:val="yellow"/>
        </w:rPr>
        <w:t>fazer figura ilustrando os passos descritos)</w:t>
      </w:r>
    </w:p>
    <w:p w:rsidR="00791DE4" w:rsidRDefault="008D67A1" w:rsidP="008D67A1">
      <w:r>
        <w:tab/>
      </w:r>
    </w:p>
    <w:p w:rsidR="00B66370" w:rsidRDefault="003A5E58" w:rsidP="003A5E58">
      <w:pPr>
        <w:pStyle w:val="Ttulo2"/>
      </w:pPr>
      <w:proofErr w:type="gramStart"/>
      <w:r>
        <w:t>3.2 Descrição</w:t>
      </w:r>
      <w:proofErr w:type="gramEnd"/>
      <w:r>
        <w:t xml:space="preserve"> das Etapas de Desenvolvimento</w:t>
      </w:r>
    </w:p>
    <w:p w:rsidR="003A5E58" w:rsidRDefault="003A5E58" w:rsidP="003A5E58">
      <w:r>
        <w:tab/>
      </w:r>
      <w:r w:rsidR="003538C3">
        <w:t xml:space="preserve">O trabalho de desenvolvimento da aplicação IFPA </w:t>
      </w:r>
      <w:proofErr w:type="spellStart"/>
      <w:proofErr w:type="gramStart"/>
      <w:r w:rsidR="003538C3">
        <w:t>DashGen</w:t>
      </w:r>
      <w:proofErr w:type="spellEnd"/>
      <w:proofErr w:type="gramEnd"/>
      <w:r w:rsidR="003538C3">
        <w:t xml:space="preserve"> foi dividido nos seguintes passos:</w:t>
      </w:r>
    </w:p>
    <w:p w:rsidR="00F93C30" w:rsidRDefault="00F93C30" w:rsidP="00A07DB5">
      <w:pPr>
        <w:pStyle w:val="PargrafodaLista"/>
        <w:numPr>
          <w:ilvl w:val="0"/>
          <w:numId w:val="11"/>
        </w:numPr>
        <w:ind w:left="993"/>
      </w:pPr>
      <w:r>
        <w:lastRenderedPageBreak/>
        <w:t>Levantamento dos requisitos;</w:t>
      </w:r>
    </w:p>
    <w:p w:rsidR="00F93C30" w:rsidRDefault="00F93C30" w:rsidP="003538C3">
      <w:pPr>
        <w:pStyle w:val="PargrafodaLista"/>
        <w:numPr>
          <w:ilvl w:val="0"/>
          <w:numId w:val="11"/>
        </w:numPr>
        <w:ind w:left="993"/>
      </w:pPr>
      <w:r>
        <w:t xml:space="preserve">Especificação do uso do motor de </w:t>
      </w:r>
      <w:proofErr w:type="spellStart"/>
      <w:r>
        <w:t>Templates</w:t>
      </w:r>
      <w:proofErr w:type="spellEnd"/>
      <w:r>
        <w:t>, baseado nos diagramas UML de caso de uso, d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w:t>
      </w:r>
      <w:proofErr w:type="spellStart"/>
      <w:r>
        <w:t>Templates</w:t>
      </w:r>
      <w:proofErr w:type="spellEnd"/>
      <w:r>
        <w:t>;</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F93C30" w:rsidRDefault="00E94B09" w:rsidP="00E94B09">
      <w:pPr>
        <w:pStyle w:val="Ttulo2"/>
      </w:pPr>
      <w:proofErr w:type="gramStart"/>
      <w:r>
        <w:t>3.3 – Levantamento</w:t>
      </w:r>
      <w:proofErr w:type="gramEnd"/>
      <w:r>
        <w:t xml:space="preserve"> dos Requisitos</w:t>
      </w:r>
    </w:p>
    <w:p w:rsidR="00AD0249" w:rsidRDefault="00AD0249" w:rsidP="00AD0249">
      <w:r>
        <w:tab/>
        <w:t xml:space="preserve">A aplicação produzida neste trabalho, a partir das especificações de entrada, será capaz de </w:t>
      </w:r>
      <w:del w:id="106" w:author="glaubergad" w:date="2019-03-04T20:30:00Z">
        <w:r w:rsidDel="00EB6B31">
          <w:delText xml:space="preserve">produzir </w:delText>
        </w:r>
      </w:del>
      <w:ins w:id="107" w:author="glaubergad" w:date="2019-03-04T20:30:00Z">
        <w:r w:rsidR="00EB6B31">
          <w:t xml:space="preserve">gerar </w:t>
        </w:r>
      </w:ins>
      <w:r>
        <w:t>um Dashboard completo. As entradas são: o arquivo de dados, os arquivos de template, os atributos de dimensão, o título do arquivo e o caminho para armazenamento do Dashboard gerado.</w:t>
      </w:r>
    </w:p>
    <w:p w:rsidR="00AD0249" w:rsidRDefault="00FB6BCB" w:rsidP="00AD0249">
      <w:r>
        <w:tab/>
        <w:t xml:space="preserve">Baseado nisso, foi feito o levantamento de requisitos a serem atendidos, fechando o escopo da aplicação. No quadro </w:t>
      </w:r>
      <w:proofErr w:type="gramStart"/>
      <w:r w:rsidR="004B0AEA">
        <w:t>1</w:t>
      </w:r>
      <w:proofErr w:type="gramEnd"/>
      <w:r>
        <w:t xml:space="preserve">, podem ser observados os requisitos funcionais e no quadro </w:t>
      </w:r>
      <w:r w:rsidR="004B0AEA">
        <w:t>2</w:t>
      </w:r>
      <w:r>
        <w:t>, podem ser observados os requisitos não-funcionais.</w:t>
      </w:r>
    </w:p>
    <w:p w:rsidR="008211DF" w:rsidRDefault="008211DF" w:rsidP="00AD0249"/>
    <w:tbl>
      <w:tblPr>
        <w:tblStyle w:val="Tabelacomgrade"/>
        <w:tblW w:w="0" w:type="auto"/>
        <w:tblLook w:val="04A0" w:firstRow="1" w:lastRow="0" w:firstColumn="1" w:lastColumn="0" w:noHBand="0" w:noVBand="1"/>
      </w:tblPr>
      <w:tblGrid>
        <w:gridCol w:w="1242"/>
        <w:gridCol w:w="6379"/>
        <w:gridCol w:w="1590"/>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8211DF">
        <w:tc>
          <w:tcPr>
            <w:tcW w:w="1242"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379"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590"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8211DF">
        <w:tc>
          <w:tcPr>
            <w:tcW w:w="1242" w:type="dxa"/>
          </w:tcPr>
          <w:p w:rsidR="008211DF" w:rsidRDefault="008140C3" w:rsidP="009F15CB">
            <w:pPr>
              <w:jc w:val="center"/>
            </w:pPr>
            <w:r>
              <w:t>RF01</w:t>
            </w:r>
          </w:p>
        </w:tc>
        <w:tc>
          <w:tcPr>
            <w:tcW w:w="6379" w:type="dxa"/>
          </w:tcPr>
          <w:p w:rsidR="008211DF" w:rsidRPr="009F15CB" w:rsidRDefault="005560AD" w:rsidP="008140C3">
            <w:pPr>
              <w:jc w:val="left"/>
              <w:rPr>
                <w:sz w:val="20"/>
                <w:szCs w:val="20"/>
              </w:rPr>
            </w:pPr>
            <w:r>
              <w:rPr>
                <w:sz w:val="20"/>
                <w:szCs w:val="20"/>
              </w:rPr>
              <w:t>O sistema</w:t>
            </w:r>
            <w:r w:rsidR="008140C3">
              <w:rPr>
                <w:sz w:val="20"/>
                <w:szCs w:val="20"/>
              </w:rPr>
              <w:t xml:space="preserve"> deve acessar o arquivo de dados</w:t>
            </w:r>
            <w:r w:rsidR="0038020C">
              <w:rPr>
                <w:sz w:val="20"/>
                <w:szCs w:val="20"/>
              </w:rPr>
              <w:t xml:space="preserve"> CSV</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2</w:t>
            </w:r>
          </w:p>
        </w:tc>
        <w:tc>
          <w:tcPr>
            <w:tcW w:w="6379" w:type="dxa"/>
          </w:tcPr>
          <w:p w:rsidR="008211DF" w:rsidRPr="009F15CB" w:rsidRDefault="005560AD" w:rsidP="009F15CB">
            <w:pPr>
              <w:jc w:val="left"/>
              <w:rPr>
                <w:sz w:val="20"/>
                <w:szCs w:val="20"/>
              </w:rPr>
            </w:pPr>
            <w:r>
              <w:rPr>
                <w:sz w:val="20"/>
                <w:szCs w:val="20"/>
              </w:rPr>
              <w:t>O sistema</w:t>
            </w:r>
            <w:r w:rsidR="008140C3">
              <w:rPr>
                <w:sz w:val="20"/>
                <w:szCs w:val="20"/>
              </w:rPr>
              <w:t xml:space="preserve"> deve identificar os metadados do arquivo de dados</w:t>
            </w:r>
          </w:p>
        </w:tc>
        <w:tc>
          <w:tcPr>
            <w:tcW w:w="1590"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8211DF">
        <w:tc>
          <w:tcPr>
            <w:tcW w:w="1242" w:type="dxa"/>
          </w:tcPr>
          <w:p w:rsidR="008211DF" w:rsidRDefault="008140C3" w:rsidP="009F15CB">
            <w:pPr>
              <w:jc w:val="center"/>
            </w:pPr>
            <w:r>
              <w:t>RF03</w:t>
            </w:r>
          </w:p>
        </w:tc>
        <w:tc>
          <w:tcPr>
            <w:tcW w:w="6379" w:type="dxa"/>
          </w:tcPr>
          <w:p w:rsidR="008211DF" w:rsidRPr="009F15CB"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w:t>
            </w:r>
          </w:p>
        </w:tc>
        <w:tc>
          <w:tcPr>
            <w:tcW w:w="1590" w:type="dxa"/>
          </w:tcPr>
          <w:p w:rsidR="008211DF"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4</w:t>
            </w:r>
          </w:p>
        </w:tc>
        <w:tc>
          <w:tcPr>
            <w:tcW w:w="6379"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590" w:type="dxa"/>
          </w:tcPr>
          <w:p w:rsidR="005560AD" w:rsidRPr="009F15CB" w:rsidRDefault="005560AD" w:rsidP="009F15CB">
            <w:pPr>
              <w:jc w:val="center"/>
              <w:rPr>
                <w:sz w:val="20"/>
                <w:szCs w:val="20"/>
              </w:rPr>
            </w:pPr>
            <w:r>
              <w:rPr>
                <w:sz w:val="20"/>
                <w:szCs w:val="20"/>
              </w:rPr>
              <w:t>UC01</w:t>
            </w:r>
          </w:p>
        </w:tc>
      </w:tr>
      <w:tr w:rsidR="005560AD" w:rsidTr="008211DF">
        <w:tc>
          <w:tcPr>
            <w:tcW w:w="1242" w:type="dxa"/>
          </w:tcPr>
          <w:p w:rsidR="005560AD" w:rsidRDefault="005560AD" w:rsidP="009F15CB">
            <w:pPr>
              <w:jc w:val="center"/>
            </w:pPr>
            <w:r>
              <w:t>RF05</w:t>
            </w:r>
          </w:p>
        </w:tc>
        <w:tc>
          <w:tcPr>
            <w:tcW w:w="6379" w:type="dxa"/>
          </w:tcPr>
          <w:p w:rsidR="005560AD" w:rsidRDefault="005560AD" w:rsidP="009F15CB">
            <w:pPr>
              <w:jc w:val="left"/>
              <w:rPr>
                <w:sz w:val="20"/>
                <w:szCs w:val="20"/>
              </w:rPr>
            </w:pPr>
            <w:r>
              <w:rPr>
                <w:sz w:val="20"/>
                <w:szCs w:val="20"/>
              </w:rPr>
              <w:t>O sistema deve gerar o Dashboard, compactando toda a estrutura em um arquivo ZIP, no caminho especificado pelo usuário.</w:t>
            </w:r>
          </w:p>
        </w:tc>
        <w:tc>
          <w:tcPr>
            <w:tcW w:w="1590" w:type="dxa"/>
          </w:tcPr>
          <w:p w:rsidR="005560AD" w:rsidRPr="009F15CB" w:rsidRDefault="005560AD" w:rsidP="009F15CB">
            <w:pPr>
              <w:jc w:val="center"/>
              <w:rPr>
                <w:sz w:val="20"/>
                <w:szCs w:val="20"/>
              </w:rPr>
            </w:pPr>
            <w:r>
              <w:rPr>
                <w:sz w:val="20"/>
                <w:szCs w:val="20"/>
              </w:rPr>
              <w:t>UC01</w:t>
            </w:r>
          </w:p>
        </w:tc>
      </w:tr>
    </w:tbl>
    <w:p w:rsidR="008211DF" w:rsidRDefault="004B0AEA" w:rsidP="004B0AEA">
      <w:pPr>
        <w:jc w:val="center"/>
      </w:pPr>
      <w:r>
        <w:t>Quadro 1 – Requisitos Funcionais</w:t>
      </w:r>
    </w:p>
    <w:p w:rsidR="004B0AEA" w:rsidRDefault="004B0AEA" w:rsidP="004B0AEA">
      <w:pPr>
        <w:jc w:val="center"/>
      </w:pP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637456">
            <w:pPr>
              <w:jc w:val="center"/>
              <w:rPr>
                <w:b/>
                <w:sz w:val="20"/>
                <w:szCs w:val="20"/>
              </w:rPr>
            </w:pPr>
            <w:r w:rsidRPr="00030C7E">
              <w:rPr>
                <w:b/>
                <w:sz w:val="20"/>
                <w:szCs w:val="20"/>
              </w:rPr>
              <w:t>Requisitos não f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 xml:space="preserve">Sistema deve ser desenvolvido em Java </w:t>
            </w:r>
            <w:proofErr w:type="gramStart"/>
            <w:r>
              <w:t>8</w:t>
            </w:r>
            <w:proofErr w:type="gramEnd"/>
            <w:del w:id="108"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w:t>
            </w:r>
            <w:r>
              <w:lastRenderedPageBreak/>
              <w:t xml:space="preserve">descrição dos atributos. </w:t>
            </w:r>
          </w:p>
        </w:tc>
      </w:tr>
      <w:tr w:rsidR="00637456" w:rsidTr="00637456">
        <w:tc>
          <w:tcPr>
            <w:tcW w:w="1242" w:type="dxa"/>
          </w:tcPr>
          <w:p w:rsidR="00637456" w:rsidRDefault="00637456" w:rsidP="00637456">
            <w:pPr>
              <w:jc w:val="center"/>
            </w:pPr>
            <w:r>
              <w:lastRenderedPageBreak/>
              <w:t>RNF04</w:t>
            </w:r>
          </w:p>
        </w:tc>
        <w:tc>
          <w:tcPr>
            <w:tcW w:w="7969" w:type="dxa"/>
          </w:tcPr>
          <w:p w:rsidR="00637456" w:rsidRDefault="00637456" w:rsidP="00637456">
            <w:pPr>
              <w:jc w:val="left"/>
            </w:pPr>
            <w:r>
              <w:t xml:space="preserve">A linguagem de </w:t>
            </w:r>
            <w:proofErr w:type="spellStart"/>
            <w:r>
              <w:t>templates</w:t>
            </w:r>
            <w:proofErr w:type="spellEnd"/>
            <w:r>
              <w:t xml:space="preserve"> 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AD0249" w:rsidRDefault="004B0AEA" w:rsidP="004B0AEA">
      <w:pPr>
        <w:jc w:val="center"/>
      </w:pPr>
      <w:r>
        <w:t>Quadro 2 – Requisitos Não Funcionais</w:t>
      </w:r>
    </w:p>
    <w:p w:rsidR="00AF2565" w:rsidRDefault="00AF2565" w:rsidP="00E94B09"/>
    <w:p w:rsidR="00E94B09" w:rsidRPr="00E94B09" w:rsidRDefault="00AF2565" w:rsidP="00AF2565">
      <w:pPr>
        <w:pStyle w:val="Ttulo2"/>
      </w:pPr>
      <w:r>
        <w:t>3.4 – Casos de Uso</w:t>
      </w:r>
      <w:r w:rsidR="00E94B09">
        <w:tab/>
      </w:r>
    </w:p>
    <w:p w:rsidR="003538C3" w:rsidRDefault="00AF2565" w:rsidP="00AF2565">
      <w:r>
        <w:t>Na interação com o usuário, a aplicação terá um único caso de uso, como pode ser verificado no diagrama de casos de uso.</w:t>
      </w:r>
    </w:p>
    <w:p w:rsidR="00246861" w:rsidRDefault="00246861" w:rsidP="00AF2565"/>
    <w:p w:rsidR="00AF2565" w:rsidRDefault="00AF2565" w:rsidP="00AF2565">
      <w:pPr>
        <w:jc w:val="center"/>
      </w:pPr>
      <w:r>
        <w:rPr>
          <w:noProof/>
          <w:lang w:eastAsia="pt-BR"/>
        </w:rPr>
        <w:drawing>
          <wp:inline distT="0" distB="0" distL="0" distR="0">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Default="00AF2565" w:rsidP="00AF2565">
      <w:pPr>
        <w:jc w:val="center"/>
      </w:pPr>
      <w:r>
        <w:t>Figura 1 – Caso de uso UC01</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talhamento pode ser observado no Quadro </w:t>
      </w:r>
      <w:proofErr w:type="gramStart"/>
      <w:r w:rsidR="00246861">
        <w:t>3</w:t>
      </w:r>
      <w:proofErr w:type="gramEnd"/>
      <w:r w:rsidR="00246861">
        <w:t>.</w:t>
      </w:r>
    </w:p>
    <w:p w:rsidR="00246861" w:rsidRDefault="00246861" w:rsidP="00AF2565"/>
    <w:tbl>
      <w:tblPr>
        <w:tblStyle w:val="Tabelacomgrade"/>
        <w:tblW w:w="0" w:type="auto"/>
        <w:tblLook w:val="04A0" w:firstRow="1" w:lastRow="0" w:firstColumn="1" w:lastColumn="0" w:noHBand="0" w:noVBand="1"/>
      </w:tblPr>
      <w:tblGrid>
        <w:gridCol w:w="2235"/>
        <w:gridCol w:w="6976"/>
      </w:tblGrid>
      <w:tr w:rsidR="00246861" w:rsidTr="00C30F7B">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246861" w:rsidP="00246861">
            <w:pPr>
              <w:pStyle w:val="PargrafodaLista"/>
              <w:numPr>
                <w:ilvl w:val="0"/>
                <w:numId w:val="13"/>
              </w:numPr>
              <w:spacing w:line="240" w:lineRule="auto"/>
              <w:ind w:left="357" w:hanging="357"/>
              <w:jc w:val="left"/>
            </w:pPr>
            <w:r w:rsidRPr="00246861">
              <w:t xml:space="preserve">Ao acessar o sistema, o usuário </w:t>
            </w:r>
            <w:r w:rsidR="00A0634E">
              <w:t>informa</w:t>
            </w:r>
            <w:r w:rsidRPr="00246861">
              <w:t xml:space="preserve"> o caminho para o arquivo CSV</w:t>
            </w:r>
            <w:r>
              <w:t>;</w:t>
            </w:r>
          </w:p>
          <w:p w:rsidR="00246861" w:rsidRDefault="00246861" w:rsidP="00246861">
            <w:pPr>
              <w:pStyle w:val="PargrafodaLista"/>
              <w:numPr>
                <w:ilvl w:val="0"/>
                <w:numId w:val="13"/>
              </w:numPr>
              <w:spacing w:line="240" w:lineRule="auto"/>
              <w:ind w:left="357" w:hanging="357"/>
              <w:jc w:val="left"/>
            </w:pPr>
            <w:r>
              <w:t>O sistema apresenta o primeiro gráfico e solicita que sejam indicadas as dimensões, apresentando os atributos obtidos da primeira linha do CSV;</w:t>
            </w:r>
          </w:p>
          <w:p w:rsidR="00246861" w:rsidRDefault="00A0634E" w:rsidP="00246861">
            <w:pPr>
              <w:pStyle w:val="PargrafodaLista"/>
              <w:numPr>
                <w:ilvl w:val="0"/>
                <w:numId w:val="13"/>
              </w:numPr>
              <w:spacing w:line="240" w:lineRule="auto"/>
              <w:ind w:left="357" w:hanging="357"/>
              <w:jc w:val="left"/>
            </w:pPr>
            <w:r>
              <w:t>O sistema segue para a apresentação do segundo gráfico e solicita que sejam indicadas as dimensões, apresentando atributos obtidos do CSV;</w:t>
            </w:r>
          </w:p>
          <w:p w:rsidR="00A0634E" w:rsidRDefault="00A0634E" w:rsidP="00246861">
            <w:pPr>
              <w:pStyle w:val="PargrafodaLista"/>
              <w:numPr>
                <w:ilvl w:val="0"/>
                <w:numId w:val="13"/>
              </w:numPr>
              <w:spacing w:line="240" w:lineRule="auto"/>
              <w:ind w:left="357" w:hanging="357"/>
              <w:jc w:val="left"/>
            </w:pPr>
            <w:r>
              <w:t>O sistema então apresenta o terceiro gráfico, solicitando novamente as dimensões a partir dos atributos obtidos do CSV;</w:t>
            </w:r>
          </w:p>
          <w:p w:rsidR="00A0634E" w:rsidRPr="00246861" w:rsidRDefault="00A0634E" w:rsidP="00A0634E">
            <w:pPr>
              <w:pStyle w:val="PargrafodaLista"/>
              <w:numPr>
                <w:ilvl w:val="0"/>
                <w:numId w:val="13"/>
              </w:numPr>
              <w:spacing w:line="240" w:lineRule="auto"/>
              <w:ind w:left="357" w:hanging="357"/>
              <w:jc w:val="left"/>
            </w:pPr>
            <w:r>
              <w:lastRenderedPageBreak/>
              <w:t>O caso de uso termina no momento em que o usuário faz o download do arquivo ZIP gerado pelo sistema.</w:t>
            </w:r>
          </w:p>
        </w:tc>
      </w:tr>
      <w:tr w:rsidR="00246861" w:rsidDel="00E46F35" w:rsidTr="00246861">
        <w:trPr>
          <w:del w:id="10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0" w:author="glaubergad" w:date="2019-03-04T20:32:00Z"/>
                <w:color w:val="000000" w:themeColor="text1"/>
              </w:rPr>
            </w:pPr>
            <w:del w:id="111" w:author="glaubergad" w:date="2019-02-23T11:28:00Z">
              <w:r w:rsidRPr="00246861" w:rsidDel="0089750A">
                <w:rPr>
                  <w:color w:val="000000" w:themeColor="text1"/>
                </w:rPr>
                <w:lastRenderedPageBreak/>
                <w:delText>RNF03</w:delText>
              </w:r>
            </w:del>
          </w:p>
        </w:tc>
        <w:tc>
          <w:tcPr>
            <w:tcW w:w="6976" w:type="dxa"/>
          </w:tcPr>
          <w:p w:rsidR="00246861" w:rsidDel="00E46F35" w:rsidRDefault="00246861" w:rsidP="00C30F7B">
            <w:pPr>
              <w:jc w:val="left"/>
              <w:rPr>
                <w:del w:id="112" w:author="glaubergad" w:date="2019-03-04T20:32:00Z"/>
              </w:rPr>
            </w:pPr>
            <w:del w:id="11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1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15" w:author="glaubergad" w:date="2019-03-04T20:32:00Z"/>
                <w:color w:val="000000" w:themeColor="text1"/>
              </w:rPr>
            </w:pPr>
            <w:del w:id="116" w:author="glaubergad" w:date="2019-02-23T11:28:00Z">
              <w:r w:rsidRPr="00246861" w:rsidDel="0089750A">
                <w:rPr>
                  <w:color w:val="000000" w:themeColor="text1"/>
                </w:rPr>
                <w:delText>RNF04</w:delText>
              </w:r>
            </w:del>
          </w:p>
        </w:tc>
        <w:tc>
          <w:tcPr>
            <w:tcW w:w="6976" w:type="dxa"/>
          </w:tcPr>
          <w:p w:rsidR="00246861" w:rsidDel="00E46F35" w:rsidRDefault="00246861" w:rsidP="00C30F7B">
            <w:pPr>
              <w:jc w:val="left"/>
              <w:rPr>
                <w:del w:id="117" w:author="glaubergad" w:date="2019-03-04T20:32:00Z"/>
              </w:rPr>
            </w:pPr>
            <w:del w:id="11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19" w:author="glaubergad" w:date="2019-02-23T11:28:00Z">
              <w:r w:rsidRPr="00246861" w:rsidDel="0089750A">
                <w:rPr>
                  <w:color w:val="000000" w:themeColor="text1"/>
                </w:rPr>
                <w:delText>RNF04</w:delText>
              </w:r>
            </w:del>
          </w:p>
        </w:tc>
        <w:tc>
          <w:tcPr>
            <w:tcW w:w="6976" w:type="dxa"/>
          </w:tcPr>
          <w:p w:rsidR="00246861" w:rsidRDefault="00246861" w:rsidP="00C30F7B">
            <w:pPr>
              <w:jc w:val="left"/>
            </w:pPr>
            <w:del w:id="120" w:author="glaubergad" w:date="2019-02-23T11:28:00Z">
              <w:r w:rsidDel="0089750A">
                <w:delText>A linguagem de templates a ser aplicada será a Apache FreeMarker.</w:delText>
              </w:r>
            </w:del>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del w:id="121" w:author="glaubergad" w:date="2019-02-23T11:28:00Z">
              <w:r w:rsidRPr="00246861" w:rsidDel="0089750A">
                <w:rPr>
                  <w:color w:val="000000" w:themeColor="text1"/>
                </w:rPr>
                <w:delText>RNF05</w:delText>
              </w:r>
            </w:del>
          </w:p>
        </w:tc>
        <w:tc>
          <w:tcPr>
            <w:tcW w:w="6976" w:type="dxa"/>
          </w:tcPr>
          <w:p w:rsidR="00246861" w:rsidRDefault="00246861" w:rsidP="00C30F7B">
            <w:pPr>
              <w:jc w:val="left"/>
            </w:pPr>
            <w:del w:id="122" w:author="glaubergad" w:date="2019-02-23T11:28:00Z">
              <w:r w:rsidDel="0089750A">
                <w:delText>O formato de compactação do arquivo de saída será ZIP.</w:delText>
              </w:r>
            </w:del>
          </w:p>
        </w:tc>
      </w:tr>
    </w:tbl>
    <w:p w:rsidR="00246861" w:rsidRDefault="00246861" w:rsidP="00AF2565"/>
    <w:p w:rsidR="00246861" w:rsidRDefault="00246861" w:rsidP="00AF2565"/>
    <w:p w:rsidR="00246861" w:rsidRPr="003A5E58" w:rsidRDefault="00246861" w:rsidP="00AF2565">
      <w:bookmarkStart w:id="123" w:name="_GoBack"/>
      <w:bookmarkEnd w:id="123"/>
    </w:p>
    <w:sectPr w:rsidR="00246861" w:rsidRPr="003A5E58" w:rsidSect="004262BF">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70A3" w:rsidRDefault="00A270A3" w:rsidP="00A253DA">
      <w:pPr>
        <w:spacing w:line="240" w:lineRule="auto"/>
      </w:pPr>
      <w:r>
        <w:separator/>
      </w:r>
    </w:p>
  </w:endnote>
  <w:endnote w:type="continuationSeparator" w:id="0">
    <w:p w:rsidR="00A270A3" w:rsidRDefault="00A270A3"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70A3" w:rsidRDefault="00A270A3" w:rsidP="00A253DA">
      <w:pPr>
        <w:spacing w:line="240" w:lineRule="auto"/>
      </w:pPr>
      <w:r>
        <w:separator/>
      </w:r>
    </w:p>
  </w:footnote>
  <w:footnote w:type="continuationSeparator" w:id="0">
    <w:p w:rsidR="00A270A3" w:rsidRDefault="00A270A3"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8">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nsid w:val="5D0D730A"/>
    <w:multiLevelType w:val="multilevel"/>
    <w:tmpl w:val="9992108C"/>
    <w:lvl w:ilvl="0">
      <w:start w:val="1"/>
      <w:numFmt w:val="decimal"/>
      <w:pStyle w:val="Ttulo1"/>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0">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9"/>
  </w:num>
  <w:num w:numId="3">
    <w:abstractNumId w:val="3"/>
  </w:num>
  <w:num w:numId="4">
    <w:abstractNumId w:val="4"/>
  </w:num>
  <w:num w:numId="5">
    <w:abstractNumId w:val="6"/>
  </w:num>
  <w:num w:numId="6">
    <w:abstractNumId w:val="0"/>
  </w:num>
  <w:num w:numId="7">
    <w:abstractNumId w:val="9"/>
  </w:num>
  <w:num w:numId="8">
    <w:abstractNumId w:val="11"/>
  </w:num>
  <w:num w:numId="9">
    <w:abstractNumId w:val="8"/>
  </w:num>
  <w:num w:numId="10">
    <w:abstractNumId w:val="10"/>
  </w:num>
  <w:num w:numId="11">
    <w:abstractNumId w:val="2"/>
  </w:num>
  <w:num w:numId="12">
    <w:abstractNumId w:val="1"/>
  </w:num>
  <w:num w:numId="13">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proofState w:spelling="clean" w:grammar="clean"/>
  <w:doNotTrackMove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251F4F"/>
    <w:rsid w:val="00013555"/>
    <w:rsid w:val="00017328"/>
    <w:rsid w:val="00030C7E"/>
    <w:rsid w:val="00033C28"/>
    <w:rsid w:val="00035B0C"/>
    <w:rsid w:val="00041DBB"/>
    <w:rsid w:val="0005095E"/>
    <w:rsid w:val="000527FF"/>
    <w:rsid w:val="0005301A"/>
    <w:rsid w:val="000535FB"/>
    <w:rsid w:val="00067EDF"/>
    <w:rsid w:val="00090E95"/>
    <w:rsid w:val="000C5D7F"/>
    <w:rsid w:val="000F350E"/>
    <w:rsid w:val="00107FEB"/>
    <w:rsid w:val="00116872"/>
    <w:rsid w:val="00133D24"/>
    <w:rsid w:val="00141AF0"/>
    <w:rsid w:val="00145C67"/>
    <w:rsid w:val="001573F5"/>
    <w:rsid w:val="0016674E"/>
    <w:rsid w:val="00186B49"/>
    <w:rsid w:val="001879BF"/>
    <w:rsid w:val="00190FBF"/>
    <w:rsid w:val="00194846"/>
    <w:rsid w:val="00197402"/>
    <w:rsid w:val="001A5708"/>
    <w:rsid w:val="001B3BA6"/>
    <w:rsid w:val="001B60D5"/>
    <w:rsid w:val="001C22CE"/>
    <w:rsid w:val="001C28F6"/>
    <w:rsid w:val="001D19D8"/>
    <w:rsid w:val="001D5F3C"/>
    <w:rsid w:val="001E2AB8"/>
    <w:rsid w:val="001F445A"/>
    <w:rsid w:val="00206BC6"/>
    <w:rsid w:val="00210984"/>
    <w:rsid w:val="00215658"/>
    <w:rsid w:val="0023139A"/>
    <w:rsid w:val="00231E88"/>
    <w:rsid w:val="00246861"/>
    <w:rsid w:val="002478DD"/>
    <w:rsid w:val="00251F4F"/>
    <w:rsid w:val="00264804"/>
    <w:rsid w:val="00272C91"/>
    <w:rsid w:val="00284134"/>
    <w:rsid w:val="00286749"/>
    <w:rsid w:val="002A1027"/>
    <w:rsid w:val="002A7825"/>
    <w:rsid w:val="002B2829"/>
    <w:rsid w:val="002B7DBB"/>
    <w:rsid w:val="002D483C"/>
    <w:rsid w:val="002E47A8"/>
    <w:rsid w:val="00304AB2"/>
    <w:rsid w:val="00312000"/>
    <w:rsid w:val="003538C3"/>
    <w:rsid w:val="003620C0"/>
    <w:rsid w:val="0036345C"/>
    <w:rsid w:val="0038020C"/>
    <w:rsid w:val="003A5E58"/>
    <w:rsid w:val="003B2E61"/>
    <w:rsid w:val="003B65F4"/>
    <w:rsid w:val="003D0F98"/>
    <w:rsid w:val="00414034"/>
    <w:rsid w:val="00421220"/>
    <w:rsid w:val="00422806"/>
    <w:rsid w:val="004262BF"/>
    <w:rsid w:val="00440F17"/>
    <w:rsid w:val="004742D1"/>
    <w:rsid w:val="00482FD5"/>
    <w:rsid w:val="00494107"/>
    <w:rsid w:val="004A2B95"/>
    <w:rsid w:val="004A67F0"/>
    <w:rsid w:val="004B0AEA"/>
    <w:rsid w:val="004D64D2"/>
    <w:rsid w:val="00506BC7"/>
    <w:rsid w:val="00510BA0"/>
    <w:rsid w:val="00512188"/>
    <w:rsid w:val="00515083"/>
    <w:rsid w:val="0052396E"/>
    <w:rsid w:val="00532B80"/>
    <w:rsid w:val="00542921"/>
    <w:rsid w:val="00555466"/>
    <w:rsid w:val="005560AD"/>
    <w:rsid w:val="00562A7B"/>
    <w:rsid w:val="00564BB9"/>
    <w:rsid w:val="00577E64"/>
    <w:rsid w:val="0058441F"/>
    <w:rsid w:val="00585D7D"/>
    <w:rsid w:val="005B70D0"/>
    <w:rsid w:val="005D1C9C"/>
    <w:rsid w:val="005F1743"/>
    <w:rsid w:val="00617750"/>
    <w:rsid w:val="00632066"/>
    <w:rsid w:val="00637456"/>
    <w:rsid w:val="00666921"/>
    <w:rsid w:val="00673AFF"/>
    <w:rsid w:val="00680DCF"/>
    <w:rsid w:val="00681258"/>
    <w:rsid w:val="0068390C"/>
    <w:rsid w:val="00683CDD"/>
    <w:rsid w:val="006B477E"/>
    <w:rsid w:val="006D2F59"/>
    <w:rsid w:val="006E1E85"/>
    <w:rsid w:val="006E4277"/>
    <w:rsid w:val="0070101E"/>
    <w:rsid w:val="00712C95"/>
    <w:rsid w:val="00727986"/>
    <w:rsid w:val="00731DA9"/>
    <w:rsid w:val="00741997"/>
    <w:rsid w:val="00791DE4"/>
    <w:rsid w:val="0079727D"/>
    <w:rsid w:val="007B5358"/>
    <w:rsid w:val="007C2F47"/>
    <w:rsid w:val="007C4F51"/>
    <w:rsid w:val="007C6528"/>
    <w:rsid w:val="007D01B9"/>
    <w:rsid w:val="007F0D61"/>
    <w:rsid w:val="00800975"/>
    <w:rsid w:val="00800FD4"/>
    <w:rsid w:val="00813447"/>
    <w:rsid w:val="008140C3"/>
    <w:rsid w:val="008211DF"/>
    <w:rsid w:val="00854F7A"/>
    <w:rsid w:val="0089750A"/>
    <w:rsid w:val="008A5AB8"/>
    <w:rsid w:val="008B0A58"/>
    <w:rsid w:val="008B5485"/>
    <w:rsid w:val="008D2D43"/>
    <w:rsid w:val="008D31BD"/>
    <w:rsid w:val="008D67A1"/>
    <w:rsid w:val="00911472"/>
    <w:rsid w:val="0091342A"/>
    <w:rsid w:val="00923686"/>
    <w:rsid w:val="00927514"/>
    <w:rsid w:val="00930D65"/>
    <w:rsid w:val="00940821"/>
    <w:rsid w:val="0095639C"/>
    <w:rsid w:val="00974654"/>
    <w:rsid w:val="0099743A"/>
    <w:rsid w:val="00997B75"/>
    <w:rsid w:val="009A52F0"/>
    <w:rsid w:val="009A5602"/>
    <w:rsid w:val="009A6CCF"/>
    <w:rsid w:val="009C07DD"/>
    <w:rsid w:val="009D1591"/>
    <w:rsid w:val="009D49E6"/>
    <w:rsid w:val="009E32CC"/>
    <w:rsid w:val="009F15CB"/>
    <w:rsid w:val="00A004B7"/>
    <w:rsid w:val="00A00BDC"/>
    <w:rsid w:val="00A0634E"/>
    <w:rsid w:val="00A07DB5"/>
    <w:rsid w:val="00A14F68"/>
    <w:rsid w:val="00A253DA"/>
    <w:rsid w:val="00A270A3"/>
    <w:rsid w:val="00A41A6D"/>
    <w:rsid w:val="00A60F00"/>
    <w:rsid w:val="00A61618"/>
    <w:rsid w:val="00A90B67"/>
    <w:rsid w:val="00A92E67"/>
    <w:rsid w:val="00A961C7"/>
    <w:rsid w:val="00AC3440"/>
    <w:rsid w:val="00AC41CB"/>
    <w:rsid w:val="00AD0249"/>
    <w:rsid w:val="00AF2565"/>
    <w:rsid w:val="00AF6828"/>
    <w:rsid w:val="00B15C98"/>
    <w:rsid w:val="00B26CEE"/>
    <w:rsid w:val="00B33797"/>
    <w:rsid w:val="00B50B3C"/>
    <w:rsid w:val="00B66370"/>
    <w:rsid w:val="00B70328"/>
    <w:rsid w:val="00B80B81"/>
    <w:rsid w:val="00B82E89"/>
    <w:rsid w:val="00B9461F"/>
    <w:rsid w:val="00BA30A6"/>
    <w:rsid w:val="00BE0C2E"/>
    <w:rsid w:val="00BF02C4"/>
    <w:rsid w:val="00C13E5E"/>
    <w:rsid w:val="00C44BC1"/>
    <w:rsid w:val="00C4774C"/>
    <w:rsid w:val="00C85C22"/>
    <w:rsid w:val="00C96C87"/>
    <w:rsid w:val="00CA58D3"/>
    <w:rsid w:val="00CB0B74"/>
    <w:rsid w:val="00CB4EDD"/>
    <w:rsid w:val="00CD6053"/>
    <w:rsid w:val="00CE3589"/>
    <w:rsid w:val="00CE4420"/>
    <w:rsid w:val="00CF51CE"/>
    <w:rsid w:val="00D0465E"/>
    <w:rsid w:val="00D21DD5"/>
    <w:rsid w:val="00D513E9"/>
    <w:rsid w:val="00D674B4"/>
    <w:rsid w:val="00D95695"/>
    <w:rsid w:val="00DC79FB"/>
    <w:rsid w:val="00DD3170"/>
    <w:rsid w:val="00DD7078"/>
    <w:rsid w:val="00DE7325"/>
    <w:rsid w:val="00DF2AFD"/>
    <w:rsid w:val="00E034AB"/>
    <w:rsid w:val="00E36DB8"/>
    <w:rsid w:val="00E46F35"/>
    <w:rsid w:val="00E54112"/>
    <w:rsid w:val="00E60712"/>
    <w:rsid w:val="00E871C8"/>
    <w:rsid w:val="00E94B09"/>
    <w:rsid w:val="00E97668"/>
    <w:rsid w:val="00EB1FA4"/>
    <w:rsid w:val="00EB3E8E"/>
    <w:rsid w:val="00EB6B31"/>
    <w:rsid w:val="00EB6B6C"/>
    <w:rsid w:val="00EC78A7"/>
    <w:rsid w:val="00EF0057"/>
    <w:rsid w:val="00EF3CAA"/>
    <w:rsid w:val="00F13816"/>
    <w:rsid w:val="00F319EF"/>
    <w:rsid w:val="00F67539"/>
    <w:rsid w:val="00F8264A"/>
    <w:rsid w:val="00F84552"/>
    <w:rsid w:val="00F93C30"/>
    <w:rsid w:val="00FB02B1"/>
    <w:rsid w:val="00FB6BCB"/>
    <w:rsid w:val="00FE16F9"/>
    <w:rsid w:val="00FF0FCA"/>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semiHidden/>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E79C3B-3636-42B3-989B-060CE7105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5</Pages>
  <Words>4584</Words>
  <Characters>24756</Characters>
  <Application>Microsoft Office Word</Application>
  <DocSecurity>0</DocSecurity>
  <Lines>206</Lines>
  <Paragraphs>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2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90</cp:revision>
  <dcterms:created xsi:type="dcterms:W3CDTF">2017-11-17T15:19:00Z</dcterms:created>
  <dcterms:modified xsi:type="dcterms:W3CDTF">2019-08-12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associacao-brasileira-de-normas-tecnicas-note</vt:lpwstr>
  </property>
  <property fmtid="{D5CDD505-2E9C-101B-9397-08002B2CF9AE}" pid="13" name="Mendeley Recent Style Name 5_1">
    <vt:lpwstr>Associação Brasileira de Normas Técnicas (note, Portuguese - Brazil)</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harvard-cite-them-right</vt:lpwstr>
  </property>
  <property fmtid="{D5CDD505-2E9C-101B-9397-08002B2CF9AE}" pid="17" name="Mendeley Recent Style Name 7_1">
    <vt:lpwstr>Cite Them Right 10th edition - Harvar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